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53BEE3" w14:textId="77777777" w:rsidR="00C45AD6" w:rsidRPr="00A85F46" w:rsidRDefault="00C45AD6" w:rsidP="00A85F46">
      <w:pPr>
        <w:ind w:left="540" w:right="450"/>
        <w:rPr>
          <w:b/>
          <w:i/>
          <w:color w:val="000000" w:themeColor="text1"/>
        </w:rPr>
      </w:pPr>
    </w:p>
    <w:p w14:paraId="25B1F7B8" w14:textId="37791D0B" w:rsidR="00A85F46" w:rsidRDefault="00A85F46" w:rsidP="00A85F46">
      <w:pPr>
        <w:tabs>
          <w:tab w:val="left" w:pos="9990"/>
        </w:tabs>
        <w:ind w:right="450"/>
        <w:jc w:val="both"/>
        <w:rPr>
          <w:b/>
          <w:color w:val="000000" w:themeColor="text1"/>
        </w:rPr>
      </w:pPr>
      <w:r>
        <w:rPr>
          <w:b/>
          <w:color w:val="000000" w:themeColor="text1"/>
        </w:rPr>
        <w:t>Background Text for U01</w:t>
      </w:r>
    </w:p>
    <w:p w14:paraId="3C5C089C" w14:textId="77777777" w:rsidR="00A85F46" w:rsidRDefault="00A85F46" w:rsidP="00A85F46">
      <w:pPr>
        <w:tabs>
          <w:tab w:val="left" w:pos="9990"/>
        </w:tabs>
        <w:ind w:right="450"/>
        <w:jc w:val="both"/>
        <w:rPr>
          <w:b/>
          <w:color w:val="000000" w:themeColor="text1"/>
        </w:rPr>
      </w:pPr>
    </w:p>
    <w:p w14:paraId="31C32BCE" w14:textId="77777777" w:rsidR="00A85F46" w:rsidRDefault="00A85F46" w:rsidP="00A85F46">
      <w:pPr>
        <w:tabs>
          <w:tab w:val="left" w:pos="9990"/>
        </w:tabs>
        <w:ind w:right="450"/>
        <w:jc w:val="both"/>
        <w:rPr>
          <w:b/>
          <w:color w:val="000000" w:themeColor="text1"/>
        </w:rPr>
      </w:pPr>
    </w:p>
    <w:p w14:paraId="27743D3A" w14:textId="21937CC8" w:rsidR="00A85F46" w:rsidRPr="00A85F46" w:rsidRDefault="00A85F46" w:rsidP="00A85F46">
      <w:pPr>
        <w:tabs>
          <w:tab w:val="left" w:pos="9990"/>
        </w:tabs>
        <w:ind w:right="450"/>
        <w:jc w:val="both"/>
        <w:rPr>
          <w:b/>
          <w:color w:val="000000" w:themeColor="text1"/>
        </w:rPr>
      </w:pPr>
      <w:r>
        <w:rPr>
          <w:b/>
          <w:color w:val="000000" w:themeColor="text1"/>
        </w:rPr>
        <w:t>Prostate Cancer Progression Driven Through TP53 and RB loss: An important Model System for our Proposal.</w:t>
      </w:r>
    </w:p>
    <w:p w14:paraId="3F3BFFF7" w14:textId="77777777" w:rsidR="007B0ADA" w:rsidRPr="00A85F46" w:rsidRDefault="007B0ADA" w:rsidP="00A85F46">
      <w:pPr>
        <w:tabs>
          <w:tab w:val="left" w:pos="9990"/>
        </w:tabs>
        <w:ind w:right="450"/>
        <w:jc w:val="both"/>
        <w:rPr>
          <w:b/>
          <w:color w:val="000000" w:themeColor="text1"/>
        </w:rPr>
      </w:pPr>
    </w:p>
    <w:p w14:paraId="345B615C" w14:textId="77777777" w:rsidR="00C50E13" w:rsidRPr="00A85F46" w:rsidRDefault="00C50E13" w:rsidP="00A85F46">
      <w:pPr>
        <w:tabs>
          <w:tab w:val="left" w:pos="1603"/>
          <w:tab w:val="left" w:pos="9990"/>
        </w:tabs>
        <w:ind w:left="540" w:right="450"/>
        <w:jc w:val="both"/>
        <w:rPr>
          <w:rFonts w:cs="Arial"/>
          <w:b/>
          <w:i/>
          <w:color w:val="000000" w:themeColor="text1"/>
        </w:rPr>
      </w:pPr>
      <w:r w:rsidRPr="00A85F46">
        <w:rPr>
          <w:rFonts w:cs="Arial"/>
          <w:b/>
          <w:i/>
          <w:color w:val="000000" w:themeColor="text1"/>
        </w:rPr>
        <w:t>TP53/RB1 loss</w:t>
      </w:r>
    </w:p>
    <w:p w14:paraId="44308367" w14:textId="496ABB93" w:rsidR="00FB4098" w:rsidRPr="00A85F46" w:rsidRDefault="00241F92" w:rsidP="00A85F46">
      <w:pPr>
        <w:tabs>
          <w:tab w:val="left" w:pos="1603"/>
          <w:tab w:val="left" w:pos="9990"/>
        </w:tabs>
        <w:ind w:left="540" w:right="450"/>
        <w:jc w:val="both"/>
        <w:rPr>
          <w:rFonts w:cs="Arial"/>
          <w:color w:val="000000" w:themeColor="text1"/>
        </w:rPr>
      </w:pPr>
      <w:r w:rsidRPr="00A85F46">
        <w:rPr>
          <w:rFonts w:cs="Arial"/>
          <w:color w:val="000000" w:themeColor="text1"/>
        </w:rPr>
        <w:t>Poorly differentiated</w:t>
      </w:r>
      <w:r w:rsidR="009D1669" w:rsidRPr="00A85F46">
        <w:rPr>
          <w:rFonts w:cs="Arial"/>
          <w:color w:val="000000" w:themeColor="text1"/>
        </w:rPr>
        <w:t xml:space="preserve"> Neuroendocrine Tumors</w:t>
      </w:r>
      <w:r w:rsidRPr="00A85F46">
        <w:rPr>
          <w:rFonts w:cs="Arial"/>
          <w:color w:val="000000" w:themeColor="text1"/>
        </w:rPr>
        <w:t xml:space="preserve"> </w:t>
      </w:r>
      <w:r w:rsidR="009D1669" w:rsidRPr="00A85F46">
        <w:rPr>
          <w:rFonts w:cs="Arial"/>
          <w:color w:val="000000" w:themeColor="text1"/>
        </w:rPr>
        <w:t>(</w:t>
      </w:r>
      <w:r w:rsidR="00D351E1" w:rsidRPr="00A85F46">
        <w:rPr>
          <w:rFonts w:cs="Arial"/>
          <w:color w:val="000000" w:themeColor="text1"/>
        </w:rPr>
        <w:t>NECs</w:t>
      </w:r>
      <w:r w:rsidR="009D1669" w:rsidRPr="00A85F46">
        <w:rPr>
          <w:rFonts w:cs="Arial"/>
          <w:color w:val="000000" w:themeColor="text1"/>
        </w:rPr>
        <w:t>)</w:t>
      </w:r>
      <w:r w:rsidRPr="00A85F46">
        <w:rPr>
          <w:rFonts w:cs="Arial"/>
          <w:color w:val="000000" w:themeColor="text1"/>
        </w:rPr>
        <w:t xml:space="preserve">, including those that arise </w:t>
      </w:r>
      <w:r w:rsidRPr="00A85F46">
        <w:rPr>
          <w:rFonts w:cs="Arial"/>
          <w:i/>
          <w:color w:val="000000" w:themeColor="text1"/>
        </w:rPr>
        <w:t>de novo</w:t>
      </w:r>
      <w:r w:rsidRPr="00A85F46">
        <w:rPr>
          <w:rFonts w:cs="Arial"/>
          <w:color w:val="000000" w:themeColor="text1"/>
        </w:rPr>
        <w:t xml:space="preserve"> and those that </w:t>
      </w:r>
      <w:r w:rsidR="00394933" w:rsidRPr="00A85F46">
        <w:rPr>
          <w:rFonts w:cs="Arial"/>
          <w:color w:val="000000" w:themeColor="text1"/>
        </w:rPr>
        <w:t xml:space="preserve">may </w:t>
      </w:r>
      <w:r w:rsidR="00D80345" w:rsidRPr="00A85F46">
        <w:rPr>
          <w:rFonts w:cs="Arial"/>
          <w:color w:val="000000" w:themeColor="text1"/>
        </w:rPr>
        <w:t>evolve</w:t>
      </w:r>
      <w:r w:rsidRPr="00A85F46">
        <w:rPr>
          <w:rFonts w:cs="Arial"/>
          <w:color w:val="000000" w:themeColor="text1"/>
        </w:rPr>
        <w:t xml:space="preserve"> after therapy</w:t>
      </w:r>
      <w:r w:rsidR="00D80345" w:rsidRPr="00A85F46">
        <w:rPr>
          <w:rFonts w:cs="Arial"/>
          <w:color w:val="000000" w:themeColor="text1"/>
        </w:rPr>
        <w:t xml:space="preserve"> from an epithelial carcinoma</w:t>
      </w:r>
      <w:r w:rsidR="00394933" w:rsidRPr="00A85F46">
        <w:rPr>
          <w:rFonts w:cs="Arial"/>
          <w:color w:val="000000" w:themeColor="text1"/>
        </w:rPr>
        <w:t xml:space="preserve"> as a mechanism of lineage plasticity and adaptive response</w:t>
      </w:r>
      <w:r w:rsidRPr="00A85F46">
        <w:rPr>
          <w:rFonts w:cs="Arial"/>
          <w:color w:val="000000" w:themeColor="text1"/>
        </w:rPr>
        <w:t>, are</w:t>
      </w:r>
      <w:r w:rsidR="002910DE" w:rsidRPr="00A85F46">
        <w:rPr>
          <w:rFonts w:cs="Arial"/>
          <w:color w:val="000000" w:themeColor="text1"/>
        </w:rPr>
        <w:t xml:space="preserve"> </w:t>
      </w:r>
      <w:r w:rsidRPr="00A85F46">
        <w:rPr>
          <w:rFonts w:cs="Arial"/>
          <w:color w:val="000000" w:themeColor="text1"/>
        </w:rPr>
        <w:t xml:space="preserve">associated with frequent </w:t>
      </w:r>
      <w:r w:rsidR="00E423F1" w:rsidRPr="00A85F46">
        <w:rPr>
          <w:rFonts w:cs="Arial"/>
          <w:color w:val="000000" w:themeColor="text1"/>
        </w:rPr>
        <w:t xml:space="preserve">genetic </w:t>
      </w:r>
      <w:r w:rsidRPr="00A85F46">
        <w:rPr>
          <w:rFonts w:cs="Arial"/>
          <w:color w:val="000000" w:themeColor="text1"/>
        </w:rPr>
        <w:t xml:space="preserve">alterations </w:t>
      </w:r>
      <w:r w:rsidR="00E423F1" w:rsidRPr="00A85F46">
        <w:rPr>
          <w:rFonts w:cs="Arial"/>
          <w:color w:val="000000" w:themeColor="text1"/>
        </w:rPr>
        <w:t>in</w:t>
      </w:r>
      <w:r w:rsidR="00054D21" w:rsidRPr="00A85F46">
        <w:rPr>
          <w:rFonts w:cs="Arial"/>
          <w:color w:val="000000" w:themeColor="text1"/>
        </w:rPr>
        <w:t>volving</w:t>
      </w:r>
      <w:r w:rsidR="00E423F1" w:rsidRPr="00A85F46">
        <w:rPr>
          <w:rFonts w:cs="Arial"/>
          <w:color w:val="000000" w:themeColor="text1"/>
        </w:rPr>
        <w:t xml:space="preserve"> </w:t>
      </w:r>
      <w:r w:rsidR="006B50D9" w:rsidRPr="00A85F46">
        <w:rPr>
          <w:rFonts w:cs="Arial"/>
          <w:color w:val="000000" w:themeColor="text1"/>
        </w:rPr>
        <w:t xml:space="preserve">the </w:t>
      </w:r>
      <w:r w:rsidR="00A83CF8" w:rsidRPr="00A85F46">
        <w:rPr>
          <w:rFonts w:cs="Arial"/>
          <w:color w:val="000000" w:themeColor="text1"/>
        </w:rPr>
        <w:t>p53 encoding gene</w:t>
      </w:r>
      <w:r w:rsidR="00D80345" w:rsidRPr="00A85F46">
        <w:rPr>
          <w:rFonts w:cs="Arial"/>
          <w:color w:val="000000" w:themeColor="text1"/>
        </w:rPr>
        <w:t xml:space="preserve"> </w:t>
      </w:r>
      <w:r w:rsidRPr="00A85F46">
        <w:rPr>
          <w:rFonts w:cs="Arial"/>
          <w:i/>
          <w:color w:val="000000" w:themeColor="text1"/>
        </w:rPr>
        <w:t>TP53</w:t>
      </w:r>
      <w:r w:rsidRPr="00A85F46">
        <w:rPr>
          <w:rFonts w:cs="Arial"/>
          <w:color w:val="000000" w:themeColor="text1"/>
        </w:rPr>
        <w:t xml:space="preserve"> and</w:t>
      </w:r>
      <w:r w:rsidR="00D80345" w:rsidRPr="00A85F46">
        <w:rPr>
          <w:rFonts w:cs="Arial"/>
          <w:color w:val="000000" w:themeColor="text1"/>
        </w:rPr>
        <w:t xml:space="preserve"> the</w:t>
      </w:r>
      <w:r w:rsidR="00A83CF8" w:rsidRPr="00A85F46">
        <w:rPr>
          <w:rFonts w:cs="Arial"/>
          <w:color w:val="000000" w:themeColor="text1"/>
        </w:rPr>
        <w:t xml:space="preserve"> retinoblastoma 1 encoding gene</w:t>
      </w:r>
      <w:r w:rsidRPr="00A85F46">
        <w:rPr>
          <w:rFonts w:cs="Arial"/>
          <w:color w:val="000000" w:themeColor="text1"/>
        </w:rPr>
        <w:t xml:space="preserve"> </w:t>
      </w:r>
      <w:r w:rsidRPr="00A85F46">
        <w:rPr>
          <w:rFonts w:cs="Arial"/>
          <w:i/>
          <w:color w:val="000000" w:themeColor="text1"/>
        </w:rPr>
        <w:t>RB1</w:t>
      </w:r>
      <w:r w:rsidR="00E423F1" w:rsidRPr="00A85F46">
        <w:rPr>
          <w:rFonts w:cs="Arial"/>
          <w:i/>
          <w:color w:val="000000" w:themeColor="text1"/>
        </w:rPr>
        <w:t xml:space="preserve"> </w:t>
      </w:r>
      <w:r w:rsidR="00E423F1" w:rsidRPr="00A85F46">
        <w:rPr>
          <w:rFonts w:cs="Arial"/>
          <w:color w:val="000000" w:themeColor="text1"/>
        </w:rPr>
        <w:t>(</w:t>
      </w:r>
      <w:r w:rsidR="00E423F1" w:rsidRPr="00A85F46">
        <w:rPr>
          <w:rFonts w:cs="Arial"/>
          <w:b/>
          <w:color w:val="000000" w:themeColor="text1"/>
          <w:highlight w:val="yellow"/>
        </w:rPr>
        <w:t>Figure 2</w:t>
      </w:r>
      <w:r w:rsidR="003F61D5" w:rsidRPr="00A85F46">
        <w:rPr>
          <w:rFonts w:cs="Arial"/>
          <w:b/>
          <w:color w:val="000000" w:themeColor="text1"/>
          <w:highlight w:val="yellow"/>
        </w:rPr>
        <w:t xml:space="preserve"> from PDF</w:t>
      </w:r>
      <w:r w:rsidR="00E423F1" w:rsidRPr="00A85F46">
        <w:rPr>
          <w:rFonts w:cs="Arial"/>
          <w:color w:val="000000" w:themeColor="text1"/>
        </w:rPr>
        <w:t>)</w:t>
      </w:r>
      <w:r w:rsidR="004375B5" w:rsidRPr="00A85F46">
        <w:rPr>
          <w:rFonts w:cs="Arial"/>
          <w:color w:val="000000" w:themeColor="text1"/>
        </w:rPr>
        <w:t>(</w:t>
      </w:r>
      <w:r w:rsidR="004375B5" w:rsidRPr="00A85F46">
        <w:rPr>
          <w:rFonts w:cs="Arial"/>
          <w:color w:val="000000" w:themeColor="text1"/>
          <w:highlight w:val="yellow"/>
        </w:rPr>
        <w:t>REF Rickman et al, 2017 Nature Med</w:t>
      </w:r>
      <w:r w:rsidR="0077072B" w:rsidRPr="00A85F46">
        <w:rPr>
          <w:rFonts w:cs="Arial"/>
          <w:color w:val="000000" w:themeColor="text1"/>
        </w:rPr>
        <w:t xml:space="preserve"> PMID28586335</w:t>
      </w:r>
      <w:r w:rsidR="004375B5" w:rsidRPr="00A85F46">
        <w:rPr>
          <w:rFonts w:cs="Arial"/>
          <w:color w:val="000000" w:themeColor="text1"/>
        </w:rPr>
        <w:t>)</w:t>
      </w:r>
      <w:r w:rsidR="002910DE" w:rsidRPr="00A85F46">
        <w:rPr>
          <w:rFonts w:cs="Arial"/>
          <w:color w:val="000000" w:themeColor="text1"/>
        </w:rPr>
        <w:t xml:space="preserve">. </w:t>
      </w:r>
    </w:p>
    <w:p w14:paraId="4093838B" w14:textId="77777777" w:rsidR="00FB4098" w:rsidRPr="00A85F46" w:rsidRDefault="00FB4098" w:rsidP="00A85F46">
      <w:pPr>
        <w:tabs>
          <w:tab w:val="left" w:pos="1603"/>
          <w:tab w:val="left" w:pos="9990"/>
        </w:tabs>
        <w:ind w:left="540" w:right="450"/>
        <w:jc w:val="both"/>
        <w:rPr>
          <w:rFonts w:cs="Arial"/>
          <w:color w:val="000000" w:themeColor="text1"/>
        </w:rPr>
      </w:pPr>
    </w:p>
    <w:p w14:paraId="0838BA3E" w14:textId="793212F1" w:rsidR="00294E67" w:rsidRPr="00A85F46" w:rsidRDefault="00E61FF7" w:rsidP="00A85F46">
      <w:pPr>
        <w:tabs>
          <w:tab w:val="left" w:pos="1603"/>
          <w:tab w:val="left" w:pos="9990"/>
        </w:tabs>
        <w:ind w:left="540" w:right="450"/>
        <w:jc w:val="both"/>
        <w:rPr>
          <w:rFonts w:cs="Arial"/>
          <w:color w:val="000000" w:themeColor="text1"/>
        </w:rPr>
      </w:pPr>
      <w:r w:rsidRPr="00A85F46">
        <w:rPr>
          <w:rFonts w:cs="Arial"/>
          <w:color w:val="000000" w:themeColor="text1"/>
        </w:rPr>
        <w:t>B</w:t>
      </w:r>
      <w:r w:rsidR="00467972" w:rsidRPr="00A85F46">
        <w:rPr>
          <w:rFonts w:cs="Arial"/>
          <w:color w:val="000000" w:themeColor="text1"/>
        </w:rPr>
        <w:t xml:space="preserve">oth </w:t>
      </w:r>
      <w:r w:rsidR="00241F92" w:rsidRPr="00A85F46">
        <w:rPr>
          <w:rFonts w:cs="Arial"/>
          <w:i/>
          <w:color w:val="000000" w:themeColor="text1"/>
        </w:rPr>
        <w:t>TP53</w:t>
      </w:r>
      <w:r w:rsidR="00241F92" w:rsidRPr="00A85F46">
        <w:rPr>
          <w:rFonts w:cs="Arial"/>
          <w:color w:val="000000" w:themeColor="text1"/>
        </w:rPr>
        <w:t xml:space="preserve"> and </w:t>
      </w:r>
      <w:r w:rsidR="00241F92" w:rsidRPr="00A85F46">
        <w:rPr>
          <w:rFonts w:cs="Arial"/>
          <w:i/>
          <w:color w:val="000000" w:themeColor="text1"/>
        </w:rPr>
        <w:t>RB1</w:t>
      </w:r>
      <w:r w:rsidR="00241F92" w:rsidRPr="00A85F46">
        <w:rPr>
          <w:rFonts w:cs="Arial"/>
          <w:color w:val="000000" w:themeColor="text1"/>
        </w:rPr>
        <w:t xml:space="preserve"> </w:t>
      </w:r>
      <w:r w:rsidRPr="00A85F46">
        <w:rPr>
          <w:rFonts w:cs="Arial"/>
          <w:color w:val="000000" w:themeColor="text1"/>
        </w:rPr>
        <w:t xml:space="preserve">are </w:t>
      </w:r>
      <w:r w:rsidR="00241F92" w:rsidRPr="00A85F46">
        <w:rPr>
          <w:rFonts w:cs="Arial"/>
          <w:color w:val="000000" w:themeColor="text1"/>
        </w:rPr>
        <w:t xml:space="preserve">altered in roughly 80% of </w:t>
      </w:r>
      <w:r w:rsidR="007F45D7" w:rsidRPr="00A85F46">
        <w:rPr>
          <w:rFonts w:cs="Arial"/>
          <w:color w:val="000000" w:themeColor="text1"/>
        </w:rPr>
        <w:t xml:space="preserve">poorly differentiated </w:t>
      </w:r>
      <w:r w:rsidR="00241F92" w:rsidRPr="00A85F46">
        <w:rPr>
          <w:rFonts w:cs="Arial"/>
          <w:color w:val="000000" w:themeColor="text1"/>
        </w:rPr>
        <w:t xml:space="preserve">NE tumors compared to roughly 40% </w:t>
      </w:r>
      <w:r w:rsidR="00467972" w:rsidRPr="00A85F46">
        <w:rPr>
          <w:rFonts w:cs="Arial"/>
          <w:color w:val="000000" w:themeColor="text1"/>
        </w:rPr>
        <w:t xml:space="preserve">and 5%, respectively, </w:t>
      </w:r>
      <w:r w:rsidR="00241F92" w:rsidRPr="00A85F46">
        <w:rPr>
          <w:rFonts w:cs="Arial"/>
          <w:color w:val="000000" w:themeColor="text1"/>
        </w:rPr>
        <w:t xml:space="preserve">of adenocarcinomas </w:t>
      </w:r>
      <w:r w:rsidR="00096719" w:rsidRPr="00A85F46">
        <w:rPr>
          <w:rFonts w:cs="Arial"/>
          <w:color w:val="000000" w:themeColor="text1"/>
        </w:rPr>
        <w:t xml:space="preserve">originating </w:t>
      </w:r>
      <w:r w:rsidR="00241F92" w:rsidRPr="00A85F46">
        <w:rPr>
          <w:rFonts w:cs="Arial"/>
          <w:color w:val="000000" w:themeColor="text1"/>
        </w:rPr>
        <w:t>from the same anatomical site</w:t>
      </w:r>
      <w:r w:rsidR="002910DE" w:rsidRPr="00A85F46">
        <w:rPr>
          <w:rFonts w:cs="Arial"/>
          <w:color w:val="000000" w:themeColor="text1"/>
        </w:rPr>
        <w:t xml:space="preserve">. </w:t>
      </w:r>
      <w:r w:rsidR="00054D21" w:rsidRPr="00A85F46">
        <w:rPr>
          <w:rFonts w:cs="Arial"/>
          <w:color w:val="000000" w:themeColor="text1"/>
        </w:rPr>
        <w:t>I</w:t>
      </w:r>
      <w:r w:rsidRPr="00A85F46">
        <w:rPr>
          <w:rFonts w:cs="Arial"/>
          <w:color w:val="000000" w:themeColor="text1"/>
        </w:rPr>
        <w:t>n</w:t>
      </w:r>
      <w:r w:rsidR="00241F92" w:rsidRPr="00A85F46">
        <w:rPr>
          <w:rFonts w:cs="Arial"/>
          <w:color w:val="000000" w:themeColor="text1"/>
        </w:rPr>
        <w:t xml:space="preserve"> an exome sequencing analysis of 120 </w:t>
      </w:r>
      <w:r w:rsidR="003E223C" w:rsidRPr="00A85F46">
        <w:rPr>
          <w:rFonts w:cs="Arial"/>
          <w:color w:val="000000" w:themeColor="text1"/>
        </w:rPr>
        <w:t>small cell carcinoma</w:t>
      </w:r>
      <w:r w:rsidR="00C072A1" w:rsidRPr="00A85F46">
        <w:rPr>
          <w:rFonts w:cs="Arial"/>
          <w:color w:val="000000" w:themeColor="text1"/>
        </w:rPr>
        <w:t>s</w:t>
      </w:r>
      <w:r w:rsidR="003E223C" w:rsidRPr="00A85F46">
        <w:rPr>
          <w:rFonts w:cs="Arial"/>
          <w:color w:val="000000" w:themeColor="text1"/>
        </w:rPr>
        <w:t xml:space="preserve"> of the lung (</w:t>
      </w:r>
      <w:r w:rsidR="00241F92" w:rsidRPr="00A85F46">
        <w:rPr>
          <w:rFonts w:cs="Arial"/>
          <w:color w:val="000000" w:themeColor="text1"/>
        </w:rPr>
        <w:t>SCLC</w:t>
      </w:r>
      <w:r w:rsidR="003E223C" w:rsidRPr="00A85F46">
        <w:rPr>
          <w:rFonts w:cs="Arial"/>
          <w:color w:val="000000" w:themeColor="text1"/>
        </w:rPr>
        <w:t>)</w:t>
      </w:r>
      <w:r w:rsidR="00241F92" w:rsidRPr="00A85F46">
        <w:rPr>
          <w:rFonts w:cs="Arial"/>
          <w:color w:val="000000" w:themeColor="text1"/>
        </w:rPr>
        <w:t xml:space="preserve">, inactivating events involving </w:t>
      </w:r>
      <w:r w:rsidR="00241F92" w:rsidRPr="00A85F46">
        <w:rPr>
          <w:rFonts w:cs="Arial"/>
          <w:i/>
          <w:color w:val="000000" w:themeColor="text1"/>
        </w:rPr>
        <w:t>TP53</w:t>
      </w:r>
      <w:r w:rsidR="00241F92" w:rsidRPr="00A85F46">
        <w:rPr>
          <w:rFonts w:cs="Arial"/>
          <w:color w:val="000000" w:themeColor="text1"/>
        </w:rPr>
        <w:t xml:space="preserve"> and </w:t>
      </w:r>
      <w:r w:rsidR="00241F92" w:rsidRPr="00A85F46">
        <w:rPr>
          <w:rFonts w:cs="Arial"/>
          <w:i/>
          <w:color w:val="000000" w:themeColor="text1"/>
        </w:rPr>
        <w:t>RB1</w:t>
      </w:r>
      <w:r w:rsidR="00241F92" w:rsidRPr="00A85F46">
        <w:rPr>
          <w:rFonts w:cs="Arial"/>
          <w:color w:val="000000" w:themeColor="text1"/>
        </w:rPr>
        <w:t xml:space="preserve"> were nearly universal and included mutations, translocations, homozygous deletions, hemizygous losses, copy-neutral losses of heterozygosity (LOH) and LOH at higher ploidy</w:t>
      </w:r>
      <w:r w:rsidR="00956EB9" w:rsidRPr="00A85F46">
        <w:rPr>
          <w:rFonts w:cs="Arial"/>
          <w:color w:val="000000" w:themeColor="text1"/>
        </w:rPr>
        <w:fldChar w:fldCharType="begin">
          <w:fldData xml:space="preserve">PEVuZE5vdGU+PENpdGU+PEF1dGhvcj5HZW9yZ2U8L0F1dGhvcj48WWVhcj4yMDE1PC9ZZWFyPjxS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</w:fldData>
        </w:fldChar>
      </w:r>
      <w:r w:rsidR="0077072B" w:rsidRPr="00A85F46">
        <w:rPr>
          <w:rFonts w:cs="Arial"/>
          <w:color w:val="000000" w:themeColor="text1"/>
        </w:rPr>
        <w:instrText xml:space="preserve"> ADDIN EN.CITE </w:instrText>
      </w:r>
      <w:r w:rsidR="0077072B" w:rsidRPr="00A85F46">
        <w:rPr>
          <w:rFonts w:cs="Arial"/>
          <w:color w:val="000000" w:themeColor="text1"/>
        </w:rPr>
        <w:fldChar w:fldCharType="begin">
          <w:fldData xml:space="preserve">PEVuZE5vdGU+PENpdGU+PEF1dGhvcj5HZW9yZ2U8L0F1dGhvcj48WWVhcj4yMDE1PC9ZZWFyPjxS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</w:fldData>
        </w:fldChar>
      </w:r>
      <w:r w:rsidR="0077072B" w:rsidRPr="00A85F46">
        <w:rPr>
          <w:rFonts w:cs="Arial"/>
          <w:color w:val="000000" w:themeColor="text1"/>
        </w:rPr>
        <w:instrText xml:space="preserve"> ADDIN EN.CITE.DATA </w:instrText>
      </w:r>
      <w:r w:rsidR="0077072B" w:rsidRPr="00A85F46">
        <w:rPr>
          <w:rFonts w:cs="Arial"/>
          <w:color w:val="000000" w:themeColor="text1"/>
        </w:rPr>
      </w:r>
      <w:r w:rsidR="0077072B" w:rsidRPr="00A85F46">
        <w:rPr>
          <w:rFonts w:cs="Arial"/>
          <w:color w:val="000000" w:themeColor="text1"/>
        </w:rPr>
        <w:fldChar w:fldCharType="end"/>
      </w:r>
      <w:r w:rsidR="00956EB9" w:rsidRPr="00A85F46">
        <w:rPr>
          <w:rFonts w:cs="Arial"/>
          <w:color w:val="000000" w:themeColor="text1"/>
        </w:rPr>
        <w:fldChar w:fldCharType="separate"/>
      </w:r>
      <w:r w:rsidR="0077072B" w:rsidRPr="00A85F46">
        <w:rPr>
          <w:rFonts w:cs="Arial"/>
          <w:noProof/>
          <w:color w:val="000000" w:themeColor="text1"/>
          <w:vertAlign w:val="superscript"/>
        </w:rPr>
        <w:t>1</w:t>
      </w:r>
      <w:r w:rsidR="00956EB9" w:rsidRPr="00A85F46">
        <w:rPr>
          <w:rFonts w:cs="Arial"/>
          <w:color w:val="000000" w:themeColor="text1"/>
        </w:rPr>
        <w:fldChar w:fldCharType="end"/>
      </w:r>
      <w:r w:rsidR="00241F92" w:rsidRPr="00A85F46">
        <w:rPr>
          <w:rFonts w:cs="Arial"/>
          <w:color w:val="000000" w:themeColor="text1"/>
        </w:rPr>
        <w:t xml:space="preserve">. </w:t>
      </w:r>
      <w:r w:rsidR="008F3BD1" w:rsidRPr="00A85F46">
        <w:rPr>
          <w:rFonts w:cs="Arial"/>
          <w:color w:val="000000" w:themeColor="text1"/>
        </w:rPr>
        <w:t xml:space="preserve">In contrast, loss of </w:t>
      </w:r>
      <w:r w:rsidR="008F3BD1" w:rsidRPr="00A85F46">
        <w:rPr>
          <w:rFonts w:cs="Arial"/>
          <w:i/>
          <w:color w:val="000000" w:themeColor="text1"/>
        </w:rPr>
        <w:t>TP53</w:t>
      </w:r>
      <w:r w:rsidR="008F3BD1" w:rsidRPr="00A85F46">
        <w:rPr>
          <w:rFonts w:cs="Arial"/>
          <w:color w:val="000000" w:themeColor="text1"/>
        </w:rPr>
        <w:t xml:space="preserve"> and </w:t>
      </w:r>
      <w:r w:rsidR="008F3BD1" w:rsidRPr="00A85F46">
        <w:rPr>
          <w:rFonts w:cs="Arial"/>
          <w:i/>
          <w:color w:val="000000" w:themeColor="text1"/>
        </w:rPr>
        <w:t>RB1</w:t>
      </w:r>
      <w:r w:rsidR="008F3BD1" w:rsidRPr="00A85F46">
        <w:rPr>
          <w:rFonts w:cs="Arial"/>
          <w:color w:val="000000" w:themeColor="text1"/>
        </w:rPr>
        <w:t xml:space="preserve"> </w:t>
      </w:r>
      <w:r w:rsidR="00096719" w:rsidRPr="00A85F46">
        <w:rPr>
          <w:rFonts w:cs="Arial"/>
          <w:color w:val="000000" w:themeColor="text1"/>
        </w:rPr>
        <w:t>is much less common in lung</w:t>
      </w:r>
      <w:r w:rsidR="008F3BD1" w:rsidRPr="00A85F46">
        <w:rPr>
          <w:rFonts w:cs="Arial"/>
          <w:color w:val="000000" w:themeColor="text1"/>
        </w:rPr>
        <w:t xml:space="preserve"> </w:t>
      </w:r>
      <w:r w:rsidR="00C072A1" w:rsidRPr="00A85F46">
        <w:rPr>
          <w:rFonts w:cs="Arial"/>
          <w:color w:val="000000" w:themeColor="text1"/>
        </w:rPr>
        <w:t xml:space="preserve">adenocarcinoma (TP53 alterations </w:t>
      </w:r>
      <w:r w:rsidR="008F3BD1" w:rsidRPr="00A85F46">
        <w:rPr>
          <w:rFonts w:cs="Arial"/>
          <w:color w:val="000000" w:themeColor="text1"/>
        </w:rPr>
        <w:t xml:space="preserve">present in </w:t>
      </w:r>
      <w:r w:rsidR="00D16229" w:rsidRPr="00A85F46">
        <w:rPr>
          <w:rFonts w:cs="Arial"/>
          <w:color w:val="000000" w:themeColor="text1"/>
        </w:rPr>
        <w:t>46</w:t>
      </w:r>
      <w:r w:rsidR="008F3BD1" w:rsidRPr="00A85F46">
        <w:rPr>
          <w:rFonts w:cs="Arial"/>
          <w:color w:val="000000" w:themeColor="text1"/>
        </w:rPr>
        <w:t xml:space="preserve">% </w:t>
      </w:r>
      <w:r w:rsidR="00D16229" w:rsidRPr="00A85F46">
        <w:rPr>
          <w:rFonts w:cs="Arial"/>
          <w:color w:val="000000" w:themeColor="text1"/>
        </w:rPr>
        <w:t xml:space="preserve">and </w:t>
      </w:r>
      <w:r w:rsidR="00C072A1" w:rsidRPr="00A85F46">
        <w:rPr>
          <w:rFonts w:cs="Arial"/>
          <w:color w:val="000000" w:themeColor="text1"/>
        </w:rPr>
        <w:t xml:space="preserve">RB1 loss in </w:t>
      </w:r>
      <w:r w:rsidR="00D16229" w:rsidRPr="00A85F46">
        <w:rPr>
          <w:rFonts w:cs="Arial"/>
          <w:color w:val="000000" w:themeColor="text1"/>
        </w:rPr>
        <w:t>4%</w:t>
      </w:r>
      <w:r w:rsidR="00C072A1" w:rsidRPr="00A85F46">
        <w:rPr>
          <w:rFonts w:cs="Arial"/>
          <w:color w:val="000000" w:themeColor="text1"/>
        </w:rPr>
        <w:t>)</w:t>
      </w:r>
      <w:r w:rsidR="001B5C0A" w:rsidRPr="00A85F46">
        <w:rPr>
          <w:rFonts w:cs="Arial"/>
          <w:color w:val="000000" w:themeColor="text1"/>
        </w:rPr>
        <w:fldChar w:fldCharType="begin">
          <w:fldData xml:space="preserve">PEVuZE5vdGU+PENpdGU+PEF1dGhvcj5DYW5jZXIgR2Vub21lIEF0bGFzIFJlc2VhcmNoPC9BdXRo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</w:fldData>
        </w:fldChar>
      </w:r>
      <w:r w:rsidR="0077072B" w:rsidRPr="00A85F46">
        <w:rPr>
          <w:rFonts w:cs="Arial"/>
          <w:color w:val="000000" w:themeColor="text1"/>
        </w:rPr>
        <w:instrText xml:space="preserve"> ADDIN EN.CITE </w:instrText>
      </w:r>
      <w:r w:rsidR="0077072B" w:rsidRPr="00A85F46">
        <w:rPr>
          <w:rFonts w:cs="Arial"/>
          <w:color w:val="000000" w:themeColor="text1"/>
        </w:rPr>
        <w:fldChar w:fldCharType="begin">
          <w:fldData xml:space="preserve">PEVuZE5vdGU+PENpdGU+PEF1dGhvcj5DYW5jZXIgR2Vub21lIEF0bGFzIFJlc2VhcmNoPC9BdXRo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</w:fldData>
        </w:fldChar>
      </w:r>
      <w:r w:rsidR="0077072B" w:rsidRPr="00A85F46">
        <w:rPr>
          <w:rFonts w:cs="Arial"/>
          <w:color w:val="000000" w:themeColor="text1"/>
        </w:rPr>
        <w:instrText xml:space="preserve"> ADDIN EN.CITE.DATA </w:instrText>
      </w:r>
      <w:r w:rsidR="0077072B" w:rsidRPr="00A85F46">
        <w:rPr>
          <w:rFonts w:cs="Arial"/>
          <w:color w:val="000000" w:themeColor="text1"/>
        </w:rPr>
      </w:r>
      <w:r w:rsidR="0077072B" w:rsidRPr="00A85F46">
        <w:rPr>
          <w:rFonts w:cs="Arial"/>
          <w:color w:val="000000" w:themeColor="text1"/>
        </w:rPr>
        <w:fldChar w:fldCharType="end"/>
      </w:r>
      <w:r w:rsidR="001B5C0A" w:rsidRPr="00A85F46">
        <w:rPr>
          <w:rFonts w:cs="Arial"/>
          <w:color w:val="000000" w:themeColor="text1"/>
        </w:rPr>
        <w:fldChar w:fldCharType="separate"/>
      </w:r>
      <w:r w:rsidR="0077072B" w:rsidRPr="00A85F46">
        <w:rPr>
          <w:rFonts w:cs="Arial"/>
          <w:noProof/>
          <w:color w:val="000000" w:themeColor="text1"/>
          <w:vertAlign w:val="superscript"/>
        </w:rPr>
        <w:t>2-5</w:t>
      </w:r>
      <w:r w:rsidR="001B5C0A" w:rsidRPr="00A85F46">
        <w:rPr>
          <w:rFonts w:cs="Arial"/>
          <w:color w:val="000000" w:themeColor="text1"/>
        </w:rPr>
        <w:fldChar w:fldCharType="end"/>
      </w:r>
      <w:r w:rsidR="008F3BD1" w:rsidRPr="00A85F46">
        <w:rPr>
          <w:rFonts w:cs="Arial"/>
          <w:color w:val="000000" w:themeColor="text1"/>
        </w:rPr>
        <w:t xml:space="preserve">.  </w:t>
      </w:r>
    </w:p>
    <w:p w14:paraId="5426A450" w14:textId="77777777" w:rsidR="00294E67" w:rsidRPr="00A85F46" w:rsidRDefault="00294E67" w:rsidP="00A85F46">
      <w:pPr>
        <w:tabs>
          <w:tab w:val="left" w:pos="1603"/>
          <w:tab w:val="left" w:pos="9990"/>
        </w:tabs>
        <w:ind w:left="540" w:right="450"/>
        <w:jc w:val="both"/>
        <w:rPr>
          <w:rFonts w:cs="Arial"/>
          <w:color w:val="000000" w:themeColor="text1"/>
        </w:rPr>
      </w:pPr>
    </w:p>
    <w:p w14:paraId="180E0ECB" w14:textId="298E9F40" w:rsidR="00241F92" w:rsidRPr="00A85F46" w:rsidRDefault="00241F92" w:rsidP="00A85F46">
      <w:pPr>
        <w:tabs>
          <w:tab w:val="left" w:pos="1603"/>
          <w:tab w:val="left" w:pos="9990"/>
        </w:tabs>
        <w:ind w:left="540" w:right="450"/>
        <w:jc w:val="both"/>
        <w:rPr>
          <w:rFonts w:cs="Arial"/>
          <w:color w:val="000000" w:themeColor="text1"/>
        </w:rPr>
      </w:pPr>
      <w:r w:rsidRPr="00A85F46">
        <w:rPr>
          <w:rFonts w:cs="Arial"/>
          <w:color w:val="000000" w:themeColor="text1"/>
        </w:rPr>
        <w:t xml:space="preserve">In </w:t>
      </w:r>
      <w:r w:rsidR="008F3BD1" w:rsidRPr="00A85F46">
        <w:rPr>
          <w:rFonts w:cs="Arial"/>
          <w:color w:val="000000" w:themeColor="text1"/>
        </w:rPr>
        <w:t xml:space="preserve">NEPC, </w:t>
      </w:r>
      <w:r w:rsidRPr="00A85F46">
        <w:rPr>
          <w:rFonts w:cs="Arial"/>
          <w:color w:val="000000" w:themeColor="text1"/>
        </w:rPr>
        <w:t xml:space="preserve">copy number loss of the tumor suppressors </w:t>
      </w:r>
      <w:r w:rsidRPr="00A85F46">
        <w:rPr>
          <w:rFonts w:cs="Arial"/>
          <w:i/>
          <w:color w:val="000000" w:themeColor="text1"/>
        </w:rPr>
        <w:t>RB1</w:t>
      </w:r>
      <w:r w:rsidRPr="00A85F46">
        <w:rPr>
          <w:rFonts w:cs="Arial"/>
          <w:color w:val="000000" w:themeColor="text1"/>
        </w:rPr>
        <w:t xml:space="preserve"> and mutation</w:t>
      </w:r>
      <w:r w:rsidR="00FD635C" w:rsidRPr="00A85F46">
        <w:rPr>
          <w:rFonts w:cs="Arial"/>
          <w:color w:val="000000" w:themeColor="text1"/>
        </w:rPr>
        <w:t xml:space="preserve"> or loss</w:t>
      </w:r>
      <w:r w:rsidRPr="00A85F46">
        <w:rPr>
          <w:rFonts w:cs="Arial"/>
          <w:color w:val="000000" w:themeColor="text1"/>
        </w:rPr>
        <w:t xml:space="preserve"> of </w:t>
      </w:r>
      <w:r w:rsidRPr="00A85F46">
        <w:rPr>
          <w:rFonts w:cs="Arial"/>
          <w:i/>
          <w:color w:val="000000" w:themeColor="text1"/>
        </w:rPr>
        <w:t>TP53</w:t>
      </w:r>
      <w:r w:rsidRPr="00A85F46">
        <w:rPr>
          <w:rFonts w:cs="Arial"/>
          <w:color w:val="000000" w:themeColor="text1"/>
        </w:rPr>
        <w:t xml:space="preserve"> are also common </w:t>
      </w:r>
      <w:r w:rsidR="00FD635C" w:rsidRPr="00A85F46">
        <w:rPr>
          <w:rFonts w:cs="Arial"/>
          <w:color w:val="000000" w:themeColor="text1"/>
        </w:rPr>
        <w:t>(70-90% and 5</w:t>
      </w:r>
      <w:r w:rsidR="00D86D9C" w:rsidRPr="00A85F46">
        <w:rPr>
          <w:rFonts w:cs="Arial"/>
          <w:color w:val="000000" w:themeColor="text1"/>
        </w:rPr>
        <w:t>6-67</w:t>
      </w:r>
      <w:r w:rsidR="00FD635C" w:rsidRPr="00A85F46">
        <w:rPr>
          <w:rFonts w:cs="Arial"/>
          <w:color w:val="000000" w:themeColor="text1"/>
        </w:rPr>
        <w:t xml:space="preserve">% </w:t>
      </w:r>
      <w:r w:rsidR="00D86D9C" w:rsidRPr="00A85F46">
        <w:rPr>
          <w:rFonts w:cs="Arial"/>
          <w:color w:val="000000" w:themeColor="text1"/>
        </w:rPr>
        <w:t xml:space="preserve">refs: </w:t>
      </w:r>
      <w:r w:rsidR="00956EB9" w:rsidRPr="00A85F46">
        <w:rPr>
          <w:rFonts w:cs="Arial"/>
          <w:color w:val="000000" w:themeColor="text1"/>
        </w:rPr>
        <w:fldChar w:fldCharType="begin">
          <w:fldData xml:space="preserve">PEVuZE5vdGU+PENpdGU+PEF1dGhvcj5UYW48L0F1dGhvcj48WWVhcj4yMDE0PC9ZZWFyPjxSZWNO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L3BlcmlvZGljYWw+PHBhZ2VzPjg5MC05MDM8L3BhZ2VzPjx2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</w:fldData>
        </w:fldChar>
      </w:r>
      <w:r w:rsidR="0077072B" w:rsidRPr="00A85F46">
        <w:rPr>
          <w:rFonts w:cs="Arial"/>
          <w:color w:val="000000" w:themeColor="text1"/>
        </w:rPr>
        <w:instrText xml:space="preserve"> ADDIN EN.CITE </w:instrText>
      </w:r>
      <w:r w:rsidR="0077072B" w:rsidRPr="00A85F46">
        <w:rPr>
          <w:rFonts w:cs="Arial"/>
          <w:color w:val="000000" w:themeColor="text1"/>
        </w:rPr>
        <w:fldChar w:fldCharType="begin">
          <w:fldData xml:space="preserve">PEVuZE5vdGU+PENpdGU+PEF1dGhvcj5UYW48L0F1dGhvcj48WWVhcj4yMDE0PC9ZZWFyPjxSZWNO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L3BlcmlvZGljYWw+PHBhZ2VzPjg5MC05MDM8L3BhZ2VzPjx2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</w:fldData>
        </w:fldChar>
      </w:r>
      <w:r w:rsidR="0077072B" w:rsidRPr="00A85F46">
        <w:rPr>
          <w:rFonts w:cs="Arial"/>
          <w:color w:val="000000" w:themeColor="text1"/>
        </w:rPr>
        <w:instrText xml:space="preserve"> ADDIN EN.CITE.DATA </w:instrText>
      </w:r>
      <w:r w:rsidR="0077072B" w:rsidRPr="00A85F46">
        <w:rPr>
          <w:rFonts w:cs="Arial"/>
          <w:color w:val="000000" w:themeColor="text1"/>
        </w:rPr>
      </w:r>
      <w:r w:rsidR="0077072B" w:rsidRPr="00A85F46">
        <w:rPr>
          <w:rFonts w:cs="Arial"/>
          <w:color w:val="000000" w:themeColor="text1"/>
        </w:rPr>
        <w:fldChar w:fldCharType="end"/>
      </w:r>
      <w:r w:rsidR="00956EB9" w:rsidRPr="00A85F46">
        <w:rPr>
          <w:rFonts w:cs="Arial"/>
          <w:color w:val="000000" w:themeColor="text1"/>
        </w:rPr>
        <w:fldChar w:fldCharType="separate"/>
      </w:r>
      <w:r w:rsidR="0077072B" w:rsidRPr="00A85F46">
        <w:rPr>
          <w:rFonts w:cs="Arial"/>
          <w:noProof/>
          <w:color w:val="000000" w:themeColor="text1"/>
          <w:vertAlign w:val="superscript"/>
        </w:rPr>
        <w:t>6</w:t>
      </w:r>
      <w:r w:rsidR="00956EB9" w:rsidRPr="00A85F46">
        <w:rPr>
          <w:rFonts w:cs="Arial"/>
          <w:color w:val="000000" w:themeColor="text1"/>
        </w:rPr>
        <w:fldChar w:fldCharType="end"/>
      </w:r>
      <w:r w:rsidR="00D86D9C" w:rsidRPr="00A85F46">
        <w:rPr>
          <w:rFonts w:cs="Arial"/>
          <w:color w:val="000000" w:themeColor="text1"/>
        </w:rPr>
        <w:t xml:space="preserve">, </w:t>
      </w:r>
      <w:r w:rsidR="001B5C0A" w:rsidRPr="00A85F46">
        <w:rPr>
          <w:rFonts w:cs="Arial"/>
          <w:color w:val="000000" w:themeColor="text1"/>
        </w:rPr>
        <w:fldChar w:fldCharType="begin">
          <w:fldData xml:space="preserve">PEVuZE5vdGU+PENpdGU+PEF1dGhvcj5CZWx0cmFuPC9BdXRob3I+PFllYXI+MjAxNjwvWWVhcj48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jk4LTMwNTwvcGFnZXM+PHZvbHVtZT4y
Mjwvdm9sdW1lPjxudW1iZXI+MzwvbnVtYmVyPjxkYXRlcz48eWVhcj4yMDE2PC95ZWFyPjxwdWIt
ZGF0ZXM+PGRhdGU+TWFyPC9kYXRlPjwvcHViLWRhdGVzPjwvZGF0ZXM+PGlzYm4+MTU0Ni0xNzBY
IChFbGVjdHJvbmljKSYjeEQ7MTA3OC04OTU2IChMaW5raW5nKTwvaXNibj48YWNjZXNzaW9uLW51
bT4yNjg1NTE0ODwvYWNjZXNzaW9uLW51bT48dXJscz48cmVsYXRlZC11cmxzPjx1cmw+aHR0cDov
L3d3dy5uY2JpLm5sbS5uaWguZ292L3B1Ym1lZC8yNjg1NTE0ODwvdXJsPjwvcmVsYXRlZC11cmxz
PjwvdXJscz48Y3VzdG9tMj40Nzc3NjUyPC9jdXN0b20yPjxlbGVjdHJvbmljLXJlc291cmNlLW51
bT4xMC4xMDM4L25tLjQwNDU8L2VsZWN0cm9uaWMtcmVzb3VyY2UtbnVtPjwvcmVjb3JkPjwvQ2l0
ZT48L0VuZE5vdGU+AG==
</w:fldData>
        </w:fldChar>
      </w:r>
      <w:r w:rsidR="0077072B" w:rsidRPr="00A85F46">
        <w:rPr>
          <w:rFonts w:cs="Arial"/>
          <w:color w:val="000000" w:themeColor="text1"/>
        </w:rPr>
        <w:instrText xml:space="preserve"> ADDIN EN.CITE </w:instrText>
      </w:r>
      <w:r w:rsidR="0077072B" w:rsidRPr="00A85F46">
        <w:rPr>
          <w:rFonts w:cs="Arial"/>
          <w:color w:val="000000" w:themeColor="text1"/>
        </w:rPr>
        <w:fldChar w:fldCharType="begin">
          <w:fldData xml:space="preserve">PEVuZE5vdGU+PENpdGU+PEF1dGhvcj5CZWx0cmFuPC9BdXRob3I+PFllYXI+MjAxNjwvWWVhcj48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jk4LTMwNTwvcGFnZXM+PHZvbHVtZT4y
Mjwvdm9sdW1lPjxudW1iZXI+MzwvbnVtYmVyPjxkYXRlcz48eWVhcj4yMDE2PC95ZWFyPjxwdWIt
ZGF0ZXM+PGRhdGU+TWFyPC9kYXRlPjwvcHViLWRhdGVzPjwvZGF0ZXM+PGlzYm4+MTU0Ni0xNzBY
IChFbGVjdHJvbmljKSYjeEQ7MTA3OC04OTU2IChMaW5raW5nKTwvaXNibj48YWNjZXNzaW9uLW51
bT4yNjg1NTE0ODwvYWNjZXNzaW9uLW51bT48dXJscz48cmVsYXRlZC11cmxzPjx1cmw+aHR0cDov
L3d3dy5uY2JpLm5sbS5uaWguZ292L3B1Ym1lZC8yNjg1NTE0ODwvdXJsPjwvcmVsYXRlZC11cmxz
PjwvdXJscz48Y3VzdG9tMj40Nzc3NjUyPC9jdXN0b20yPjxlbGVjdHJvbmljLXJlc291cmNlLW51
bT4xMC4xMDM4L25tLjQwNDU8L2VsZWN0cm9uaWMtcmVzb3VyY2UtbnVtPjwvcmVjb3JkPjwvQ2l0
ZT48L0VuZE5vdGU+AG==
</w:fldData>
        </w:fldChar>
      </w:r>
      <w:r w:rsidR="0077072B" w:rsidRPr="00A85F46">
        <w:rPr>
          <w:rFonts w:cs="Arial"/>
          <w:color w:val="000000" w:themeColor="text1"/>
        </w:rPr>
        <w:instrText xml:space="preserve"> ADDIN EN.CITE.DATA </w:instrText>
      </w:r>
      <w:r w:rsidR="0077072B" w:rsidRPr="00A85F46">
        <w:rPr>
          <w:rFonts w:cs="Arial"/>
          <w:color w:val="000000" w:themeColor="text1"/>
        </w:rPr>
      </w:r>
      <w:r w:rsidR="0077072B" w:rsidRPr="00A85F46">
        <w:rPr>
          <w:rFonts w:cs="Arial"/>
          <w:color w:val="000000" w:themeColor="text1"/>
        </w:rPr>
        <w:fldChar w:fldCharType="end"/>
      </w:r>
      <w:r w:rsidR="001B5C0A" w:rsidRPr="00A85F46">
        <w:rPr>
          <w:rFonts w:cs="Arial"/>
          <w:color w:val="000000" w:themeColor="text1"/>
        </w:rPr>
        <w:fldChar w:fldCharType="separate"/>
      </w:r>
      <w:r w:rsidR="0077072B" w:rsidRPr="00A85F46">
        <w:rPr>
          <w:rFonts w:cs="Arial"/>
          <w:noProof/>
          <w:color w:val="000000" w:themeColor="text1"/>
          <w:vertAlign w:val="superscript"/>
        </w:rPr>
        <w:t>7</w:t>
      </w:r>
      <w:r w:rsidR="001B5C0A" w:rsidRPr="00A85F46">
        <w:rPr>
          <w:rFonts w:cs="Arial"/>
          <w:color w:val="000000" w:themeColor="text1"/>
        </w:rPr>
        <w:fldChar w:fldCharType="end"/>
      </w:r>
      <w:r w:rsidR="00FD635C" w:rsidRPr="00A85F46">
        <w:rPr>
          <w:rFonts w:cs="Arial"/>
          <w:color w:val="000000" w:themeColor="text1"/>
        </w:rPr>
        <w:t xml:space="preserve">, respectively) </w:t>
      </w:r>
      <w:r w:rsidR="00D86D9C" w:rsidRPr="00A85F46">
        <w:rPr>
          <w:rFonts w:cs="Arial"/>
          <w:color w:val="000000" w:themeColor="text1"/>
        </w:rPr>
        <w:t xml:space="preserve">and are observed </w:t>
      </w:r>
      <w:r w:rsidRPr="00A85F46">
        <w:rPr>
          <w:rFonts w:cs="Arial"/>
          <w:color w:val="000000" w:themeColor="text1"/>
        </w:rPr>
        <w:t xml:space="preserve">in </w:t>
      </w:r>
      <w:r w:rsidR="008F3BD1" w:rsidRPr="00A85F46">
        <w:rPr>
          <w:rFonts w:cs="Arial"/>
          <w:color w:val="000000" w:themeColor="text1"/>
        </w:rPr>
        <w:t xml:space="preserve">up to </w:t>
      </w:r>
      <w:r w:rsidR="008E6604" w:rsidRPr="00A85F46">
        <w:rPr>
          <w:rFonts w:cs="Arial"/>
          <w:color w:val="000000" w:themeColor="text1"/>
        </w:rPr>
        <w:t>32</w:t>
      </w:r>
      <w:r w:rsidR="008F3BD1" w:rsidRPr="00A85F46">
        <w:rPr>
          <w:rFonts w:cs="Arial"/>
          <w:color w:val="000000" w:themeColor="text1"/>
        </w:rPr>
        <w:t xml:space="preserve">% </w:t>
      </w:r>
      <w:r w:rsidR="008E6604" w:rsidRPr="00A85F46">
        <w:rPr>
          <w:rFonts w:cs="Arial"/>
          <w:color w:val="000000" w:themeColor="text1"/>
        </w:rPr>
        <w:t xml:space="preserve">and 31% </w:t>
      </w:r>
      <w:r w:rsidR="008F3BD1" w:rsidRPr="00A85F46">
        <w:rPr>
          <w:rFonts w:cs="Arial"/>
          <w:color w:val="000000" w:themeColor="text1"/>
        </w:rPr>
        <w:t xml:space="preserve">of </w:t>
      </w:r>
      <w:r w:rsidRPr="00A85F46">
        <w:rPr>
          <w:rFonts w:cs="Arial"/>
          <w:color w:val="000000" w:themeColor="text1"/>
        </w:rPr>
        <w:t>castration resistant adenocarcinoma</w:t>
      </w:r>
      <w:r w:rsidR="00E11B7D" w:rsidRPr="00A85F46">
        <w:rPr>
          <w:rFonts w:cs="Arial"/>
          <w:color w:val="000000" w:themeColor="text1"/>
        </w:rPr>
        <w:t>, respectively</w:t>
      </w:r>
      <w:r w:rsidR="001B5C0A" w:rsidRPr="00A85F46">
        <w:rPr>
          <w:rFonts w:cs="Arial"/>
          <w:color w:val="000000" w:themeColor="text1"/>
        </w:rPr>
        <w:fldChar w:fldCharType="begin">
          <w:fldData xml:space="preserve">PEVuZE5vdGU+PENpdGU+PEF1dGhvcj5CZWx0cmFuPC9BdXRob3I+PFllYXI+MjAxNjwvWWVhcj48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jk4LTMwNTwvcGFnZXM+PHZvbHVtZT4y
Mjwvdm9sdW1lPjxudW1iZXI+MzwvbnVtYmVyPjxkYXRlcz48eWVhcj4yMDE2PC95ZWFyPjxwdWIt
ZGF0ZXM+PGRhdGU+TWFyPC9kYXRlPjwvcHViLWRhdGVzPjwvZGF0ZXM+PGlzYm4+MTU0Ni0xNzBY
IChFbGVjdHJvbmljKSYjeEQ7MTA3OC04OTU2IChMaW5raW5nKTwvaXNibj48YWNjZXNzaW9uLW51
bT4yNjg1NTE0ODwvYWNjZXNzaW9uLW51bT48dXJscz48cmVsYXRlZC11cmxzPjx1cmw+aHR0cDov
L3d3dy5uY2JpLm5sbS5uaWguZ292L3B1Ym1lZC8yNjg1NTE0ODwvdXJsPjwvcmVsYXRlZC11cmxz
PjwvdXJscz48Y3VzdG9tMj40Nzc3NjUyPC9jdXN0b20yPjxlbGVjdHJvbmljLXJlc291cmNlLW51
bT4xMC4xMDM4L25tLjQwNDU8L2VsZWN0cm9uaWMtcmVzb3VyY2UtbnVtPjwvcmVjb3JkPjwvQ2l0
ZT48L0VuZE5vdGU+AG==
</w:fldData>
        </w:fldChar>
      </w:r>
      <w:r w:rsidR="0077072B" w:rsidRPr="00A85F46">
        <w:rPr>
          <w:rFonts w:cs="Arial"/>
          <w:color w:val="000000" w:themeColor="text1"/>
        </w:rPr>
        <w:instrText xml:space="preserve"> ADDIN EN.CITE </w:instrText>
      </w:r>
      <w:r w:rsidR="0077072B" w:rsidRPr="00A85F46">
        <w:rPr>
          <w:rFonts w:cs="Arial"/>
          <w:color w:val="000000" w:themeColor="text1"/>
        </w:rPr>
        <w:fldChar w:fldCharType="begin">
          <w:fldData xml:space="preserve">PEVuZE5vdGU+PENpdGU+PEF1dGhvcj5CZWx0cmFuPC9BdXRob3I+PFllYXI+MjAxNjwvWWVhcj48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jk4LTMwNTwvcGFnZXM+PHZvbHVtZT4y
Mjwvdm9sdW1lPjxudW1iZXI+MzwvbnVtYmVyPjxkYXRlcz48eWVhcj4yMDE2PC95ZWFyPjxwdWIt
ZGF0ZXM+PGRhdGU+TWFyPC9kYXRlPjwvcHViLWRhdGVzPjwvZGF0ZXM+PGlzYm4+MTU0Ni0xNzBY
IChFbGVjdHJvbmljKSYjeEQ7MTA3OC04OTU2IChMaW5raW5nKTwvaXNibj48YWNjZXNzaW9uLW51
bT4yNjg1NTE0ODwvYWNjZXNzaW9uLW51bT48dXJscz48cmVsYXRlZC11cmxzPjx1cmw+aHR0cDov
L3d3dy5uY2JpLm5sbS5uaWguZ292L3B1Ym1lZC8yNjg1NTE0ODwvdXJsPjwvcmVsYXRlZC11cmxz
PjwvdXJscz48Y3VzdG9tMj40Nzc3NjUyPC9jdXN0b20yPjxlbGVjdHJvbmljLXJlc291cmNlLW51
bT4xMC4xMDM4L25tLjQwNDU8L2VsZWN0cm9uaWMtcmVzb3VyY2UtbnVtPjwvcmVjb3JkPjwvQ2l0
ZT48L0VuZE5vdGU+AG==
</w:fldData>
        </w:fldChar>
      </w:r>
      <w:r w:rsidR="0077072B" w:rsidRPr="00A85F46">
        <w:rPr>
          <w:rFonts w:cs="Arial"/>
          <w:color w:val="000000" w:themeColor="text1"/>
        </w:rPr>
        <w:instrText xml:space="preserve"> ADDIN EN.CITE.DATA </w:instrText>
      </w:r>
      <w:r w:rsidR="0077072B" w:rsidRPr="00A85F46">
        <w:rPr>
          <w:rFonts w:cs="Arial"/>
          <w:color w:val="000000" w:themeColor="text1"/>
        </w:rPr>
      </w:r>
      <w:r w:rsidR="0077072B" w:rsidRPr="00A85F46">
        <w:rPr>
          <w:rFonts w:cs="Arial"/>
          <w:color w:val="000000" w:themeColor="text1"/>
        </w:rPr>
        <w:fldChar w:fldCharType="end"/>
      </w:r>
      <w:r w:rsidR="001B5C0A" w:rsidRPr="00A85F46">
        <w:rPr>
          <w:rFonts w:cs="Arial"/>
          <w:color w:val="000000" w:themeColor="text1"/>
        </w:rPr>
        <w:fldChar w:fldCharType="separate"/>
      </w:r>
      <w:r w:rsidR="0077072B" w:rsidRPr="00A85F46">
        <w:rPr>
          <w:rFonts w:cs="Arial"/>
          <w:noProof/>
          <w:color w:val="000000" w:themeColor="text1"/>
          <w:vertAlign w:val="superscript"/>
        </w:rPr>
        <w:t>7</w:t>
      </w:r>
      <w:r w:rsidR="001B5C0A" w:rsidRPr="00A85F46">
        <w:rPr>
          <w:rFonts w:cs="Arial"/>
          <w:color w:val="000000" w:themeColor="text1"/>
        </w:rPr>
        <w:fldChar w:fldCharType="end"/>
      </w:r>
      <w:r w:rsidR="001B5C0A" w:rsidRPr="00A85F46">
        <w:rPr>
          <w:rFonts w:cs="Arial"/>
          <w:color w:val="000000" w:themeColor="text1"/>
        </w:rPr>
        <w:t>.</w:t>
      </w:r>
      <w:r w:rsidRPr="00A85F46">
        <w:rPr>
          <w:rFonts w:cs="Arial"/>
          <w:color w:val="000000" w:themeColor="text1"/>
        </w:rPr>
        <w:t xml:space="preserve"> In Merkel cell carcinoma, inactivation of </w:t>
      </w:r>
      <w:r w:rsidR="00CC31C0" w:rsidRPr="00A85F46">
        <w:rPr>
          <w:rFonts w:cs="Arial"/>
          <w:i/>
          <w:color w:val="000000" w:themeColor="text1"/>
        </w:rPr>
        <w:t>RB1</w:t>
      </w:r>
      <w:r w:rsidR="00CC31C0" w:rsidRPr="00A85F46">
        <w:rPr>
          <w:rFonts w:cs="Arial"/>
          <w:color w:val="000000" w:themeColor="text1"/>
        </w:rPr>
        <w:t xml:space="preserve"> and </w:t>
      </w:r>
      <w:r w:rsidR="00CC31C0" w:rsidRPr="00A85F46">
        <w:rPr>
          <w:rFonts w:cs="Arial"/>
          <w:i/>
          <w:color w:val="000000" w:themeColor="text1"/>
        </w:rPr>
        <w:t>TP53</w:t>
      </w:r>
      <w:r w:rsidR="00CC31C0" w:rsidRPr="00A85F46">
        <w:rPr>
          <w:rFonts w:cs="Arial"/>
          <w:color w:val="000000" w:themeColor="text1"/>
        </w:rPr>
        <w:t xml:space="preserve"> </w:t>
      </w:r>
      <w:r w:rsidR="006B50D9" w:rsidRPr="00A85F46">
        <w:rPr>
          <w:rFonts w:cs="Arial"/>
          <w:color w:val="000000" w:themeColor="text1"/>
        </w:rPr>
        <w:t xml:space="preserve">is </w:t>
      </w:r>
      <w:r w:rsidRPr="00A85F46">
        <w:rPr>
          <w:rFonts w:cs="Arial"/>
          <w:color w:val="000000" w:themeColor="text1"/>
        </w:rPr>
        <w:t xml:space="preserve">also </w:t>
      </w:r>
      <w:r w:rsidR="00C072A1" w:rsidRPr="00A85F46">
        <w:rPr>
          <w:rFonts w:cs="Arial"/>
          <w:color w:val="000000" w:themeColor="text1"/>
        </w:rPr>
        <w:t xml:space="preserve">frequent </w:t>
      </w:r>
      <w:r w:rsidRPr="00A85F46">
        <w:rPr>
          <w:rFonts w:cs="Arial"/>
          <w:color w:val="000000" w:themeColor="text1"/>
        </w:rPr>
        <w:t>and occur</w:t>
      </w:r>
      <w:r w:rsidR="005847B3" w:rsidRPr="00A85F46">
        <w:rPr>
          <w:rFonts w:cs="Arial"/>
          <w:color w:val="000000" w:themeColor="text1"/>
        </w:rPr>
        <w:t>s</w:t>
      </w:r>
      <w:r w:rsidRPr="00A85F46">
        <w:rPr>
          <w:rFonts w:cs="Arial"/>
          <w:color w:val="000000" w:themeColor="text1"/>
        </w:rPr>
        <w:t xml:space="preserve"> in both viral</w:t>
      </w:r>
      <w:r w:rsidR="00463AD3" w:rsidRPr="00A85F46">
        <w:rPr>
          <w:rFonts w:cs="Arial"/>
          <w:color w:val="000000" w:themeColor="text1"/>
        </w:rPr>
        <w:t xml:space="preserve"> induced</w:t>
      </w:r>
      <w:r w:rsidR="00D96BAA" w:rsidRPr="00A85F46">
        <w:rPr>
          <w:rFonts w:cs="Arial"/>
          <w:color w:val="000000" w:themeColor="text1"/>
        </w:rPr>
        <w:t xml:space="preserve"> </w:t>
      </w:r>
      <w:r w:rsidR="00DF7EBD" w:rsidRPr="00A85F46">
        <w:rPr>
          <w:rFonts w:cs="Arial"/>
          <w:color w:val="000000" w:themeColor="text1"/>
        </w:rPr>
        <w:t xml:space="preserve">(via MCPyV </w:t>
      </w:r>
      <w:r w:rsidR="00D96BAA" w:rsidRPr="00A85F46">
        <w:rPr>
          <w:rFonts w:cs="Arial"/>
          <w:color w:val="000000" w:themeColor="text1"/>
        </w:rPr>
        <w:t>large T antigen inactiva</w:t>
      </w:r>
      <w:r w:rsidR="00DF7EBD" w:rsidRPr="00A85F46">
        <w:rPr>
          <w:rFonts w:cs="Arial"/>
          <w:color w:val="000000" w:themeColor="text1"/>
        </w:rPr>
        <w:t>tion of</w:t>
      </w:r>
      <w:r w:rsidR="00D96BAA" w:rsidRPr="00A85F46">
        <w:rPr>
          <w:rFonts w:cs="Arial"/>
          <w:color w:val="000000" w:themeColor="text1"/>
        </w:rPr>
        <w:t xml:space="preserve"> </w:t>
      </w:r>
      <w:r w:rsidR="00D96BAA" w:rsidRPr="00A85F46">
        <w:rPr>
          <w:rFonts w:cs="Arial"/>
          <w:i/>
          <w:color w:val="000000" w:themeColor="text1"/>
        </w:rPr>
        <w:t>RB1</w:t>
      </w:r>
      <w:r w:rsidR="00D96BAA" w:rsidRPr="00A85F46">
        <w:rPr>
          <w:rFonts w:cs="Arial"/>
          <w:color w:val="000000" w:themeColor="text1"/>
        </w:rPr>
        <w:t xml:space="preserve"> and </w:t>
      </w:r>
      <w:r w:rsidR="00D96BAA" w:rsidRPr="00A85F46">
        <w:rPr>
          <w:rFonts w:cs="Arial"/>
          <w:i/>
          <w:color w:val="000000" w:themeColor="text1"/>
        </w:rPr>
        <w:t>TP53</w:t>
      </w:r>
      <w:r w:rsidR="00DF7EBD" w:rsidRPr="00A85F46">
        <w:rPr>
          <w:rFonts w:cs="Arial"/>
          <w:color w:val="000000" w:themeColor="text1"/>
        </w:rPr>
        <w:t>)</w:t>
      </w:r>
      <w:r w:rsidR="00D96BAA" w:rsidRPr="00A85F46">
        <w:rPr>
          <w:rFonts w:cs="Arial"/>
          <w:color w:val="000000" w:themeColor="text1"/>
        </w:rPr>
        <w:fldChar w:fldCharType="begin"/>
      </w:r>
      <w:r w:rsidR="0077072B" w:rsidRPr="00A85F46">
        <w:rPr>
          <w:rFonts w:cs="Arial"/>
          <w:color w:val="000000" w:themeColor="text1"/>
        </w:rPr>
        <w:instrText xml:space="preserve"> ADDIN EN.CITE &lt;EndNote&gt;&lt;Cite&gt;&lt;Author&gt;Feng&lt;/Author&gt;&lt;Year&gt;2008&lt;/Year&gt;&lt;RecNum&gt;24&lt;/RecNum&gt;&lt;DisplayText&gt;&lt;style face="superscript"&gt;8&lt;/style&gt;&lt;/DisplayText&gt;&lt;record&gt;&lt;rec-number&gt;24&lt;/rec-number&gt;&lt;foreign-keys&gt;&lt;key app="EN" db-id="aef9wde29aa0sger2pavwt582w0trwdtwzp0" timestamp="1492047986"&gt;24&lt;/key&gt;&lt;/foreign-keys&gt;&lt;ref-type name="Journal Article"&gt;17&lt;/ref-type&gt;&lt;contributors&gt;&lt;authors&gt;&lt;author&gt;Feng, H.&lt;/author&gt;&lt;author&gt;Shuda, M.&lt;/author&gt;&lt;author&gt;Chang, Y.&lt;/author&gt;&lt;author&gt;Moore, P. S.&lt;/author&gt;&lt;/authors&gt;&lt;/contributors&gt;&lt;auth-address&gt;Molecular Virology Program, University of Pittsburgh Cancer Institute, University of Pittsburgh, 5117 Centre Avenue, Suite 1.8, Pittsburgh, PA 15213, USA.&lt;/auth-address&gt;&lt;titles&gt;&lt;title&gt;Clonal integration of a polyomavirus in human Merkel cell carcinoma&lt;/title&gt;&lt;secondary-title&gt;Science&lt;/secondary-title&gt;&lt;/titles&gt;&lt;periodical&gt;&lt;full-title&gt;Science&lt;/full-title&gt;&lt;/periodical&gt;&lt;pages&gt;1096-100&lt;/pages&gt;&lt;volume&gt;319&lt;/volume&gt;&lt;number&gt;5866&lt;/number&gt;&lt;keywords&gt;&lt;keyword&gt;Antigens, Polyomavirus Transforming/genetics&lt;/keyword&gt;&lt;keyword&gt;Carcinoma, Merkel Cell/genetics/*virology&lt;/keyword&gt;&lt;keyword&gt;Gene Library&lt;/keyword&gt;&lt;keyword&gt;Genetic Techniques&lt;/keyword&gt;&lt;keyword&gt;Genome, Viral&lt;/keyword&gt;&lt;keyword&gt;Humans&lt;/keyword&gt;&lt;keyword&gt;Polyomavirus/*genetics/isolation &amp;amp; purification/pathogenicity/physiology&lt;/keyword&gt;&lt;keyword&gt;Polyomavirus Infections/genetics/*virology&lt;/keyword&gt;&lt;keyword&gt;Receptor-Like Protein Tyrosine Phosphatases, Class 5/genetics&lt;/keyword&gt;&lt;keyword&gt;Skin Neoplasms/genetics/*virology&lt;/keyword&gt;&lt;keyword&gt;Tumor Virus Infections/genetics/*virology&lt;/keyword&gt;&lt;keyword&gt;*Virus Integration&lt;/keyword&gt;&lt;/keywords&gt;&lt;dates&gt;&lt;year&gt;2008&lt;/year&gt;&lt;pub-dates&gt;&lt;date&gt;Feb 22&lt;/date&gt;&lt;/pub-dates&gt;&lt;/dates&gt;&lt;isbn&gt;1095-9203 (Electronic)&amp;#xD;0036-8075 (Linking)&lt;/isbn&gt;&lt;accession-num&gt;18202256&lt;/accession-num&gt;&lt;urls&gt;&lt;related-urls&gt;&lt;url&gt;http://www.ncbi.nlm.nih.gov/pubmed/18202256&lt;/url&gt;&lt;/related-urls&gt;&lt;/urls&gt;&lt;custom2&gt;PMC2740911&lt;/custom2&gt;&lt;electronic-resource-num&gt;10.1126/science.1152586&lt;/electronic-resource-num&gt;&lt;/record&gt;&lt;/Cite&gt;&lt;/EndNote&gt;</w:instrText>
      </w:r>
      <w:r w:rsidR="00D96BAA" w:rsidRPr="00A85F46">
        <w:rPr>
          <w:rFonts w:cs="Arial"/>
          <w:color w:val="000000" w:themeColor="text1"/>
        </w:rPr>
        <w:fldChar w:fldCharType="separate"/>
      </w:r>
      <w:r w:rsidR="0077072B" w:rsidRPr="00A85F46">
        <w:rPr>
          <w:rFonts w:cs="Arial"/>
          <w:noProof/>
          <w:color w:val="000000" w:themeColor="text1"/>
          <w:vertAlign w:val="superscript"/>
        </w:rPr>
        <w:t>8</w:t>
      </w:r>
      <w:r w:rsidR="00D96BAA" w:rsidRPr="00A85F46">
        <w:rPr>
          <w:rFonts w:cs="Arial"/>
          <w:color w:val="000000" w:themeColor="text1"/>
        </w:rPr>
        <w:fldChar w:fldCharType="end"/>
      </w:r>
      <w:r w:rsidRPr="00A85F46">
        <w:rPr>
          <w:rFonts w:cs="Arial"/>
          <w:color w:val="000000" w:themeColor="text1"/>
        </w:rPr>
        <w:t xml:space="preserve"> and </w:t>
      </w:r>
      <w:r w:rsidR="00C0304A" w:rsidRPr="00A85F46">
        <w:rPr>
          <w:rFonts w:cs="Arial"/>
          <w:color w:val="000000" w:themeColor="text1"/>
        </w:rPr>
        <w:t xml:space="preserve">in </w:t>
      </w:r>
      <w:r w:rsidRPr="00A85F46">
        <w:rPr>
          <w:rFonts w:cs="Arial"/>
          <w:color w:val="000000" w:themeColor="text1"/>
        </w:rPr>
        <w:t xml:space="preserve">UV </w:t>
      </w:r>
      <w:r w:rsidR="00463AD3" w:rsidRPr="00A85F46">
        <w:rPr>
          <w:rFonts w:cs="Arial"/>
          <w:color w:val="000000" w:themeColor="text1"/>
        </w:rPr>
        <w:t xml:space="preserve">induced </w:t>
      </w:r>
      <w:r w:rsidRPr="00A85F46">
        <w:rPr>
          <w:rFonts w:cs="Arial"/>
          <w:color w:val="000000" w:themeColor="text1"/>
        </w:rPr>
        <w:t>subtypes</w:t>
      </w:r>
      <w:r w:rsidR="00C0304A" w:rsidRPr="00A85F46">
        <w:rPr>
          <w:rFonts w:cs="Arial"/>
          <w:color w:val="000000" w:themeColor="text1"/>
        </w:rPr>
        <w:t>.</w:t>
      </w:r>
      <w:r w:rsidRPr="00A85F46">
        <w:rPr>
          <w:rFonts w:cs="Arial"/>
          <w:color w:val="000000" w:themeColor="text1"/>
        </w:rPr>
        <w:t xml:space="preserve"> Poorly differentiated NE tumors of the pancreas also harbor common </w:t>
      </w:r>
      <w:r w:rsidR="00CC31C0" w:rsidRPr="00A85F46">
        <w:rPr>
          <w:rFonts w:cs="Arial"/>
          <w:i/>
          <w:color w:val="000000" w:themeColor="text1"/>
        </w:rPr>
        <w:t>RB1</w:t>
      </w:r>
      <w:r w:rsidR="00CC31C0" w:rsidRPr="00A85F46">
        <w:rPr>
          <w:rFonts w:cs="Arial"/>
          <w:color w:val="000000" w:themeColor="text1"/>
        </w:rPr>
        <w:t xml:space="preserve"> and </w:t>
      </w:r>
      <w:r w:rsidR="00CC31C0" w:rsidRPr="00A85F46">
        <w:rPr>
          <w:rFonts w:cs="Arial"/>
          <w:i/>
          <w:color w:val="000000" w:themeColor="text1"/>
        </w:rPr>
        <w:t>TP53</w:t>
      </w:r>
      <w:r w:rsidR="00CC31C0" w:rsidRPr="00A85F46">
        <w:rPr>
          <w:rFonts w:cs="Arial"/>
          <w:color w:val="000000" w:themeColor="text1"/>
        </w:rPr>
        <w:t xml:space="preserve"> </w:t>
      </w:r>
      <w:r w:rsidRPr="00A85F46">
        <w:rPr>
          <w:rFonts w:cs="Arial"/>
          <w:color w:val="000000" w:themeColor="text1"/>
        </w:rPr>
        <w:t>mutations</w:t>
      </w:r>
      <w:r w:rsidR="004067AF" w:rsidRPr="00A85F46">
        <w:rPr>
          <w:rFonts w:cs="Arial"/>
          <w:color w:val="000000" w:themeColor="text1"/>
        </w:rPr>
        <w:fldChar w:fldCharType="begin">
          <w:fldData xml:space="preserve">PEVuZE5vdGU+PENpdGU+PEF1dGhvcj5TY2FycGE8L0F1dGhvcj48WWVhcj4yMDE3PC9ZZWFyPjxS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</w:fldData>
        </w:fldChar>
      </w:r>
      <w:r w:rsidR="0077072B" w:rsidRPr="00A85F46">
        <w:rPr>
          <w:rFonts w:cs="Arial"/>
          <w:color w:val="000000" w:themeColor="text1"/>
        </w:rPr>
        <w:instrText xml:space="preserve"> ADDIN EN.CITE </w:instrText>
      </w:r>
      <w:r w:rsidR="0077072B" w:rsidRPr="00A85F46">
        <w:rPr>
          <w:rFonts w:cs="Arial"/>
          <w:color w:val="000000" w:themeColor="text1"/>
        </w:rPr>
        <w:fldChar w:fldCharType="begin">
          <w:fldData xml:space="preserve">PEVuZE5vdGU+PENpdGU+PEF1dGhvcj5TY2FycGE8L0F1dGhvcj48WWVhcj4yMDE3PC9ZZWFyPjxS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</w:fldData>
        </w:fldChar>
      </w:r>
      <w:r w:rsidR="0077072B" w:rsidRPr="00A85F46">
        <w:rPr>
          <w:rFonts w:cs="Arial"/>
          <w:color w:val="000000" w:themeColor="text1"/>
        </w:rPr>
        <w:instrText xml:space="preserve"> ADDIN EN.CITE.DATA </w:instrText>
      </w:r>
      <w:r w:rsidR="0077072B" w:rsidRPr="00A85F46">
        <w:rPr>
          <w:rFonts w:cs="Arial"/>
          <w:color w:val="000000" w:themeColor="text1"/>
        </w:rPr>
      </w:r>
      <w:r w:rsidR="0077072B" w:rsidRPr="00A85F46">
        <w:rPr>
          <w:rFonts w:cs="Arial"/>
          <w:color w:val="000000" w:themeColor="text1"/>
        </w:rPr>
        <w:fldChar w:fldCharType="end"/>
      </w:r>
      <w:r w:rsidR="004067AF" w:rsidRPr="00A85F46">
        <w:rPr>
          <w:rFonts w:cs="Arial"/>
          <w:color w:val="000000" w:themeColor="text1"/>
        </w:rPr>
        <w:fldChar w:fldCharType="separate"/>
      </w:r>
      <w:r w:rsidR="0077072B" w:rsidRPr="00A85F46">
        <w:rPr>
          <w:rFonts w:cs="Arial"/>
          <w:noProof/>
          <w:color w:val="000000" w:themeColor="text1"/>
          <w:vertAlign w:val="superscript"/>
        </w:rPr>
        <w:t>9</w:t>
      </w:r>
      <w:r w:rsidR="004067AF" w:rsidRPr="00A85F46">
        <w:rPr>
          <w:rFonts w:cs="Arial"/>
          <w:color w:val="000000" w:themeColor="text1"/>
        </w:rPr>
        <w:fldChar w:fldCharType="end"/>
      </w:r>
    </w:p>
    <w:p w14:paraId="38D77738" w14:textId="77777777" w:rsidR="006774D2" w:rsidRPr="00A85F46" w:rsidRDefault="006774D2" w:rsidP="00A85F46">
      <w:pPr>
        <w:tabs>
          <w:tab w:val="left" w:pos="1603"/>
          <w:tab w:val="left" w:pos="9990"/>
        </w:tabs>
        <w:ind w:left="540" w:right="450"/>
        <w:jc w:val="both"/>
        <w:rPr>
          <w:rFonts w:cs="Arial"/>
          <w:color w:val="000000" w:themeColor="text1"/>
        </w:rPr>
      </w:pPr>
    </w:p>
    <w:p w14:paraId="08260184" w14:textId="208CBF7D" w:rsidR="0083567B" w:rsidRPr="00A85F46" w:rsidRDefault="0077072B" w:rsidP="00A85F46">
      <w:pPr>
        <w:widowControl w:val="0"/>
        <w:tabs>
          <w:tab w:val="left" w:pos="9990"/>
        </w:tabs>
        <w:autoSpaceDE w:val="0"/>
        <w:autoSpaceDN w:val="0"/>
        <w:adjustRightInd w:val="0"/>
        <w:ind w:left="540" w:right="450"/>
        <w:jc w:val="both"/>
        <w:rPr>
          <w:rFonts w:cs="Arial"/>
          <w:color w:val="000000" w:themeColor="text1"/>
        </w:rPr>
      </w:pPr>
      <w:r w:rsidRPr="00A85F46">
        <w:rPr>
          <w:rFonts w:cs="Arial"/>
          <w:color w:val="000000" w:themeColor="text1"/>
        </w:rPr>
        <w:t>Relevant to this U01 proposal, d</w:t>
      </w:r>
      <w:r w:rsidR="00634D95" w:rsidRPr="00A85F46">
        <w:rPr>
          <w:rFonts w:cs="Arial"/>
          <w:color w:val="000000" w:themeColor="text1"/>
        </w:rPr>
        <w:t>ata</w:t>
      </w:r>
      <w:r w:rsidR="00463AD3" w:rsidRPr="00A85F46">
        <w:rPr>
          <w:rFonts w:cs="Arial"/>
          <w:color w:val="000000" w:themeColor="text1"/>
        </w:rPr>
        <w:t xml:space="preserve"> from mouse models supports that </w:t>
      </w:r>
      <w:r w:rsidR="00572143" w:rsidRPr="00A85F46">
        <w:rPr>
          <w:rFonts w:cs="Arial"/>
          <w:color w:val="000000" w:themeColor="text1"/>
        </w:rPr>
        <w:t>loss of</w:t>
      </w:r>
      <w:r w:rsidR="004A70E6" w:rsidRPr="00A85F46">
        <w:rPr>
          <w:rFonts w:cs="Arial"/>
          <w:color w:val="000000" w:themeColor="text1"/>
        </w:rPr>
        <w:t xml:space="preserve"> </w:t>
      </w:r>
      <w:r w:rsidR="00463AD3" w:rsidRPr="00A85F46">
        <w:rPr>
          <w:rFonts w:cs="Arial"/>
          <w:i/>
          <w:color w:val="000000" w:themeColor="text1"/>
        </w:rPr>
        <w:t xml:space="preserve">TP53 </w:t>
      </w:r>
      <w:r w:rsidR="00463AD3" w:rsidRPr="00A85F46">
        <w:rPr>
          <w:rFonts w:cs="Arial"/>
          <w:color w:val="000000" w:themeColor="text1"/>
        </w:rPr>
        <w:t xml:space="preserve">and </w:t>
      </w:r>
      <w:r w:rsidR="00463AD3" w:rsidRPr="00A85F46">
        <w:rPr>
          <w:rFonts w:cs="Arial"/>
          <w:i/>
          <w:color w:val="000000" w:themeColor="text1"/>
        </w:rPr>
        <w:t xml:space="preserve">RB1 </w:t>
      </w:r>
      <w:r w:rsidR="00572143" w:rsidRPr="00A85F46">
        <w:rPr>
          <w:rFonts w:cs="Arial"/>
          <w:color w:val="000000" w:themeColor="text1"/>
        </w:rPr>
        <w:t>are important steps in the development of poorly differentiated neuroendocrine tumors</w:t>
      </w:r>
      <w:r w:rsidR="00946CCC" w:rsidRPr="00A85F46">
        <w:rPr>
          <w:rFonts w:cs="Arial"/>
          <w:color w:val="000000" w:themeColor="text1"/>
        </w:rPr>
        <w:t xml:space="preserve">. </w:t>
      </w:r>
      <w:r w:rsidR="006774D2" w:rsidRPr="00A85F46">
        <w:rPr>
          <w:rFonts w:cs="Arial"/>
          <w:color w:val="000000" w:themeColor="text1"/>
        </w:rPr>
        <w:t xml:space="preserve">The combination of </w:t>
      </w:r>
      <w:r w:rsidR="006774D2" w:rsidRPr="00A85F46">
        <w:rPr>
          <w:rFonts w:cs="Arial"/>
          <w:i/>
          <w:color w:val="000000" w:themeColor="text1"/>
        </w:rPr>
        <w:t>RB1</w:t>
      </w:r>
      <w:r w:rsidR="006774D2" w:rsidRPr="00A85F46">
        <w:rPr>
          <w:rFonts w:cs="Arial"/>
          <w:color w:val="000000" w:themeColor="text1"/>
        </w:rPr>
        <w:t xml:space="preserve"> and </w:t>
      </w:r>
      <w:r w:rsidR="006774D2" w:rsidRPr="00A85F46">
        <w:rPr>
          <w:rFonts w:cs="Arial"/>
          <w:i/>
          <w:color w:val="000000" w:themeColor="text1"/>
        </w:rPr>
        <w:t>TP53</w:t>
      </w:r>
      <w:r w:rsidR="006774D2" w:rsidRPr="00A85F46">
        <w:rPr>
          <w:rFonts w:cs="Arial"/>
          <w:color w:val="000000" w:themeColor="text1"/>
        </w:rPr>
        <w:t xml:space="preserve"> alterations can drive small cell carcinoma in both lung and prostate mouse models</w:t>
      </w:r>
      <w:r w:rsidR="004067AF" w:rsidRPr="00A85F46">
        <w:rPr>
          <w:rFonts w:cs="Arial"/>
          <w:color w:val="000000" w:themeColor="text1"/>
        </w:rPr>
        <w:t xml:space="preserve">. </w:t>
      </w:r>
    </w:p>
    <w:p w14:paraId="3BC17BD7" w14:textId="77777777" w:rsidR="0083567B" w:rsidRPr="00A85F46" w:rsidRDefault="0083567B" w:rsidP="00A85F46">
      <w:pPr>
        <w:widowControl w:val="0"/>
        <w:tabs>
          <w:tab w:val="left" w:pos="9990"/>
        </w:tabs>
        <w:autoSpaceDE w:val="0"/>
        <w:autoSpaceDN w:val="0"/>
        <w:adjustRightInd w:val="0"/>
        <w:ind w:left="540" w:right="470"/>
        <w:jc w:val="both"/>
        <w:rPr>
          <w:rFonts w:eastAsia="Times New Roman" w:cs="Arial"/>
          <w:color w:val="000000" w:themeColor="text1"/>
        </w:rPr>
      </w:pPr>
    </w:p>
    <w:p w14:paraId="7B56910D" w14:textId="0A823367" w:rsidR="00241F92" w:rsidRPr="00A85F46" w:rsidRDefault="00511CF4" w:rsidP="00A85F46">
      <w:pPr>
        <w:widowControl w:val="0"/>
        <w:tabs>
          <w:tab w:val="left" w:pos="9990"/>
        </w:tabs>
        <w:autoSpaceDE w:val="0"/>
        <w:autoSpaceDN w:val="0"/>
        <w:adjustRightInd w:val="0"/>
        <w:ind w:left="540" w:right="470"/>
        <w:jc w:val="both"/>
        <w:rPr>
          <w:rFonts w:cs="Arial"/>
          <w:color w:val="000000" w:themeColor="text1"/>
        </w:rPr>
      </w:pPr>
      <w:r w:rsidRPr="00A85F46">
        <w:rPr>
          <w:rFonts w:cs="Arial"/>
          <w:color w:val="000000" w:themeColor="text1"/>
        </w:rPr>
        <w:t xml:space="preserve">Prostate cancer </w:t>
      </w:r>
      <w:r w:rsidR="00241F92" w:rsidRPr="00A85F46">
        <w:rPr>
          <w:rFonts w:cs="Arial"/>
          <w:color w:val="000000" w:themeColor="text1"/>
        </w:rPr>
        <w:t xml:space="preserve">GEMMs </w:t>
      </w:r>
      <w:r w:rsidR="009C3621" w:rsidRPr="00A85F46">
        <w:rPr>
          <w:rFonts w:cs="Arial"/>
          <w:color w:val="000000" w:themeColor="text1"/>
        </w:rPr>
        <w:t>with mutations in</w:t>
      </w:r>
      <w:r w:rsidR="008471F2" w:rsidRPr="00A85F46">
        <w:rPr>
          <w:rFonts w:cs="Arial"/>
          <w:color w:val="000000" w:themeColor="text1"/>
        </w:rPr>
        <w:t xml:space="preserve"> </w:t>
      </w:r>
      <w:r w:rsidR="008471F2" w:rsidRPr="00A85F46">
        <w:rPr>
          <w:rFonts w:cs="Arial"/>
          <w:i/>
          <w:color w:val="000000" w:themeColor="text1"/>
        </w:rPr>
        <w:t>Tp53</w:t>
      </w:r>
      <w:r w:rsidR="008471F2" w:rsidRPr="00A85F46">
        <w:rPr>
          <w:rFonts w:cs="Arial"/>
          <w:color w:val="000000" w:themeColor="text1"/>
        </w:rPr>
        <w:t xml:space="preserve"> and </w:t>
      </w:r>
      <w:r w:rsidR="008471F2" w:rsidRPr="00A85F46">
        <w:rPr>
          <w:rFonts w:cs="Arial"/>
          <w:i/>
          <w:color w:val="000000" w:themeColor="text1"/>
        </w:rPr>
        <w:t>Rb1</w:t>
      </w:r>
      <w:r w:rsidR="008471F2" w:rsidRPr="00A85F46">
        <w:rPr>
          <w:rFonts w:cs="Arial"/>
          <w:color w:val="000000" w:themeColor="text1"/>
        </w:rPr>
        <w:t xml:space="preserve"> </w:t>
      </w:r>
      <w:r w:rsidR="00241F92" w:rsidRPr="00A85F46">
        <w:rPr>
          <w:rFonts w:cs="Arial"/>
          <w:color w:val="000000" w:themeColor="text1"/>
        </w:rPr>
        <w:t>develop tumors that are similar to clinical NEPC</w:t>
      </w:r>
      <w:r w:rsidR="004B1055" w:rsidRPr="00A85F46">
        <w:rPr>
          <w:rFonts w:cs="Arial"/>
          <w:color w:val="000000" w:themeColor="text1"/>
        </w:rPr>
        <w:fldChar w:fldCharType="begin">
          <w:fldData xml:space="preserve">PEVuZE5vdGU+PENpdGU+PEF1dGhvcj5LdTwvQXV0aG9yPjxZZWFyPjIwMTc8L1llYXI+PFJlY051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c4ODktOTg8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</w:fldData>
        </w:fldChar>
      </w:r>
      <w:r w:rsidR="0077072B" w:rsidRPr="00A85F46">
        <w:rPr>
          <w:rFonts w:cs="Arial"/>
          <w:color w:val="000000" w:themeColor="text1"/>
        </w:rPr>
        <w:instrText xml:space="preserve"> ADDIN EN.CITE </w:instrText>
      </w:r>
      <w:r w:rsidR="0077072B" w:rsidRPr="00A85F46">
        <w:rPr>
          <w:rFonts w:cs="Arial"/>
          <w:color w:val="000000" w:themeColor="text1"/>
        </w:rPr>
        <w:fldChar w:fldCharType="begin">
          <w:fldData xml:space="preserve">PEVuZE5vdGU+PENpdGU+PEF1dGhvcj5LdTwvQXV0aG9yPjxZZWFyPjIwMTc8L1llYXI+PFJlY051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c4ODktOTg8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</w:fldData>
        </w:fldChar>
      </w:r>
      <w:r w:rsidR="0077072B" w:rsidRPr="00A85F46">
        <w:rPr>
          <w:rFonts w:cs="Arial"/>
          <w:color w:val="000000" w:themeColor="text1"/>
        </w:rPr>
        <w:instrText xml:space="preserve"> ADDIN EN.CITE.DATA </w:instrText>
      </w:r>
      <w:r w:rsidR="0077072B" w:rsidRPr="00A85F46">
        <w:rPr>
          <w:rFonts w:cs="Arial"/>
          <w:color w:val="000000" w:themeColor="text1"/>
        </w:rPr>
      </w:r>
      <w:r w:rsidR="0077072B" w:rsidRPr="00A85F46">
        <w:rPr>
          <w:rFonts w:cs="Arial"/>
          <w:color w:val="000000" w:themeColor="text1"/>
        </w:rPr>
        <w:fldChar w:fldCharType="end"/>
      </w:r>
      <w:r w:rsidR="004B1055" w:rsidRPr="00A85F46">
        <w:rPr>
          <w:rFonts w:cs="Arial"/>
          <w:color w:val="000000" w:themeColor="text1"/>
        </w:rPr>
        <w:fldChar w:fldCharType="separate"/>
      </w:r>
      <w:r w:rsidR="0077072B" w:rsidRPr="00A85F46">
        <w:rPr>
          <w:rFonts w:cs="Arial"/>
          <w:noProof/>
          <w:color w:val="000000" w:themeColor="text1"/>
          <w:vertAlign w:val="superscript"/>
        </w:rPr>
        <w:t>10-12</w:t>
      </w:r>
      <w:r w:rsidR="004B1055" w:rsidRPr="00A85F46">
        <w:rPr>
          <w:rFonts w:cs="Arial"/>
          <w:color w:val="000000" w:themeColor="text1"/>
        </w:rPr>
        <w:fldChar w:fldCharType="end"/>
      </w:r>
      <w:r w:rsidR="004B1055" w:rsidRPr="00A85F46">
        <w:rPr>
          <w:rFonts w:cs="Arial"/>
          <w:color w:val="000000" w:themeColor="text1"/>
        </w:rPr>
        <w:t>.</w:t>
      </w:r>
      <w:r w:rsidR="00B271BF" w:rsidRPr="00A85F46">
        <w:rPr>
          <w:rFonts w:cs="Arial"/>
          <w:color w:val="000000" w:themeColor="text1"/>
        </w:rPr>
        <w:t xml:space="preserve">  </w:t>
      </w:r>
      <w:r w:rsidR="00034630" w:rsidRPr="00A85F46">
        <w:rPr>
          <w:rFonts w:eastAsia="Times New Roman" w:cs="Arial"/>
          <w:color w:val="000000" w:themeColor="text1"/>
        </w:rPr>
        <w:t>M</w:t>
      </w:r>
      <w:r w:rsidR="00241F92" w:rsidRPr="00A85F46">
        <w:rPr>
          <w:rFonts w:eastAsia="Times New Roman" w:cs="Arial"/>
          <w:color w:val="000000" w:themeColor="text1"/>
        </w:rPr>
        <w:t xml:space="preserve">ice with </w:t>
      </w:r>
      <w:r w:rsidR="00241F92" w:rsidRPr="00A85F46">
        <w:rPr>
          <w:rFonts w:eastAsia="Times New Roman" w:cs="Arial"/>
          <w:i/>
          <w:color w:val="000000" w:themeColor="text1"/>
        </w:rPr>
        <w:t>Tp53/Rb1</w:t>
      </w:r>
      <w:r w:rsidR="00241F92" w:rsidRPr="00A85F46">
        <w:rPr>
          <w:rFonts w:eastAsia="Times New Roman" w:cs="Arial"/>
          <w:color w:val="000000" w:themeColor="text1"/>
        </w:rPr>
        <w:t xml:space="preserve"> double knock-out</w:t>
      </w:r>
      <w:r w:rsidR="008471F2" w:rsidRPr="00A85F46">
        <w:rPr>
          <w:rFonts w:eastAsia="Times New Roman" w:cs="Arial"/>
          <w:color w:val="000000" w:themeColor="text1"/>
        </w:rPr>
        <w:t xml:space="preserve"> </w:t>
      </w:r>
      <w:r w:rsidR="00AB269A" w:rsidRPr="00A85F46">
        <w:rPr>
          <w:rFonts w:eastAsia="Times New Roman" w:cs="Arial"/>
          <w:color w:val="000000" w:themeColor="text1"/>
        </w:rPr>
        <w:t xml:space="preserve">develop </w:t>
      </w:r>
      <w:r w:rsidRPr="00A85F46">
        <w:rPr>
          <w:rFonts w:cs="Arial"/>
          <w:color w:val="000000" w:themeColor="text1"/>
        </w:rPr>
        <w:t xml:space="preserve">widespread </w:t>
      </w:r>
      <w:r w:rsidR="00241F92" w:rsidRPr="00A85F46">
        <w:rPr>
          <w:rFonts w:cs="Arial"/>
          <w:color w:val="000000" w:themeColor="text1"/>
        </w:rPr>
        <w:t>metastas</w:t>
      </w:r>
      <w:r w:rsidRPr="00A85F46">
        <w:rPr>
          <w:rFonts w:cs="Arial"/>
          <w:color w:val="000000" w:themeColor="text1"/>
        </w:rPr>
        <w:t>es</w:t>
      </w:r>
      <w:r w:rsidR="00241F92" w:rsidRPr="00A85F46">
        <w:rPr>
          <w:rFonts w:cs="Arial"/>
          <w:color w:val="000000" w:themeColor="text1"/>
        </w:rPr>
        <w:t xml:space="preserve"> primarily to the liver but also to the lung, adrenal gland and regional lymph nodes. </w:t>
      </w:r>
      <w:r w:rsidR="00241F92" w:rsidRPr="00A85F46">
        <w:rPr>
          <w:rFonts w:eastAsia="Times New Roman" w:cs="Arial"/>
          <w:color w:val="000000" w:themeColor="text1"/>
        </w:rPr>
        <w:t xml:space="preserve">The </w:t>
      </w:r>
      <w:r w:rsidR="00531B4E" w:rsidRPr="00A85F46">
        <w:rPr>
          <w:rFonts w:eastAsia="Times New Roman" w:cs="Arial"/>
          <w:i/>
          <w:color w:val="000000" w:themeColor="text1"/>
        </w:rPr>
        <w:t>Tp53/Rb1</w:t>
      </w:r>
      <w:r w:rsidR="00531B4E" w:rsidRPr="00A85F46">
        <w:rPr>
          <w:rFonts w:eastAsia="Times New Roman" w:cs="Arial"/>
          <w:color w:val="000000" w:themeColor="text1"/>
        </w:rPr>
        <w:t xml:space="preserve"> double knock-out </w:t>
      </w:r>
      <w:r w:rsidR="00241F92" w:rsidRPr="00A85F46">
        <w:rPr>
          <w:rFonts w:eastAsia="Times New Roman" w:cs="Arial"/>
          <w:color w:val="000000" w:themeColor="text1"/>
        </w:rPr>
        <w:t xml:space="preserve">tumors </w:t>
      </w:r>
      <w:r w:rsidR="00531B4E" w:rsidRPr="00A85F46">
        <w:rPr>
          <w:rFonts w:cs="Arial"/>
          <w:color w:val="000000" w:themeColor="text1"/>
        </w:rPr>
        <w:t xml:space="preserve">respond </w:t>
      </w:r>
      <w:r w:rsidRPr="00A85F46">
        <w:rPr>
          <w:rFonts w:cs="Arial"/>
          <w:color w:val="000000" w:themeColor="text1"/>
        </w:rPr>
        <w:t xml:space="preserve">initially </w:t>
      </w:r>
      <w:r w:rsidR="00531B4E" w:rsidRPr="00A85F46">
        <w:rPr>
          <w:rFonts w:cs="Arial"/>
          <w:color w:val="000000" w:themeColor="text1"/>
        </w:rPr>
        <w:t>to androgen ablation</w:t>
      </w:r>
      <w:r w:rsidR="00D457F8" w:rsidRPr="00A85F46">
        <w:rPr>
          <w:rFonts w:cs="Arial"/>
          <w:color w:val="000000" w:themeColor="text1"/>
        </w:rPr>
        <w:t xml:space="preserve"> (in this case, castration) </w:t>
      </w:r>
      <w:r w:rsidR="00531B4E" w:rsidRPr="00A85F46">
        <w:rPr>
          <w:rFonts w:cs="Arial"/>
          <w:color w:val="000000" w:themeColor="text1"/>
        </w:rPr>
        <w:t xml:space="preserve">but became castration-resistant from the early stages of carcinogenesis due to selection of </w:t>
      </w:r>
      <w:r w:rsidR="00D457F8" w:rsidRPr="00A85F46">
        <w:rPr>
          <w:rFonts w:cs="Arial"/>
          <w:color w:val="000000" w:themeColor="text1"/>
        </w:rPr>
        <w:t>castration</w:t>
      </w:r>
      <w:r w:rsidR="00531B4E" w:rsidRPr="00A85F46">
        <w:rPr>
          <w:rFonts w:cs="Arial"/>
          <w:color w:val="000000" w:themeColor="text1"/>
        </w:rPr>
        <w:t>–resistant cells associated with an increase in neoplastic cells with</w:t>
      </w:r>
      <w:r w:rsidR="00035573" w:rsidRPr="00A85F46">
        <w:rPr>
          <w:rFonts w:cs="Arial"/>
          <w:color w:val="000000" w:themeColor="text1"/>
        </w:rPr>
        <w:t xml:space="preserve"> a</w:t>
      </w:r>
      <w:r w:rsidR="00D457F8" w:rsidRPr="00A85F46">
        <w:rPr>
          <w:rFonts w:cs="Arial"/>
          <w:color w:val="000000" w:themeColor="text1"/>
        </w:rPr>
        <w:t xml:space="preserve"> </w:t>
      </w:r>
      <w:r w:rsidR="00531B4E" w:rsidRPr="00A85F46">
        <w:rPr>
          <w:rFonts w:cs="Arial"/>
          <w:color w:val="000000" w:themeColor="text1"/>
        </w:rPr>
        <w:t xml:space="preserve">neuroendocrine </w:t>
      </w:r>
      <w:r w:rsidR="00035573" w:rsidRPr="00A85F46">
        <w:rPr>
          <w:rFonts w:cs="Arial"/>
          <w:color w:val="000000" w:themeColor="text1"/>
        </w:rPr>
        <w:t>phenotype</w:t>
      </w:r>
      <w:r w:rsidR="00D457F8" w:rsidRPr="00A85F46">
        <w:rPr>
          <w:rFonts w:cs="Arial"/>
          <w:color w:val="000000" w:themeColor="text1"/>
        </w:rPr>
        <w:t xml:space="preserve"> (</w:t>
      </w:r>
      <w:r w:rsidR="003D26A0" w:rsidRPr="00A85F46">
        <w:rPr>
          <w:rFonts w:cs="Arial"/>
          <w:color w:val="000000" w:themeColor="text1"/>
        </w:rPr>
        <w:t>indicated by</w:t>
      </w:r>
      <w:r w:rsidR="006E3EF0" w:rsidRPr="00A85F46">
        <w:rPr>
          <w:rFonts w:cs="Arial"/>
          <w:color w:val="000000" w:themeColor="text1"/>
        </w:rPr>
        <w:t xml:space="preserve"> </w:t>
      </w:r>
      <w:r w:rsidR="003D26A0" w:rsidRPr="00A85F46">
        <w:rPr>
          <w:rFonts w:cs="Arial"/>
          <w:color w:val="000000" w:themeColor="text1"/>
        </w:rPr>
        <w:t>expression of</w:t>
      </w:r>
      <w:r w:rsidR="00D457F8" w:rsidRPr="00A85F46">
        <w:rPr>
          <w:rFonts w:cs="Arial"/>
          <w:color w:val="000000" w:themeColor="text1"/>
        </w:rPr>
        <w:t xml:space="preserve"> synaptophysin). </w:t>
      </w:r>
      <w:r w:rsidR="00241F92" w:rsidRPr="00A85F46">
        <w:rPr>
          <w:rFonts w:cs="Arial"/>
          <w:color w:val="000000" w:themeColor="text1"/>
        </w:rPr>
        <w:t xml:space="preserve">Most recently, two concurrent studies provided mechanistic data </w:t>
      </w:r>
      <w:r w:rsidR="0071363E" w:rsidRPr="00A85F46">
        <w:rPr>
          <w:rFonts w:cs="Arial"/>
          <w:color w:val="000000" w:themeColor="text1"/>
        </w:rPr>
        <w:t xml:space="preserve">supporting </w:t>
      </w:r>
      <w:r w:rsidR="00241F92" w:rsidRPr="00A85F46">
        <w:rPr>
          <w:rFonts w:cs="Arial"/>
          <w:color w:val="000000" w:themeColor="text1"/>
        </w:rPr>
        <w:t xml:space="preserve">the role of </w:t>
      </w:r>
      <w:r w:rsidR="00241F92" w:rsidRPr="00A85F46">
        <w:rPr>
          <w:rFonts w:cs="Arial"/>
          <w:i/>
          <w:color w:val="000000" w:themeColor="text1"/>
        </w:rPr>
        <w:t>Tp53</w:t>
      </w:r>
      <w:r w:rsidR="00241F92" w:rsidRPr="00A85F46">
        <w:rPr>
          <w:rFonts w:cs="Arial"/>
          <w:color w:val="000000" w:themeColor="text1"/>
        </w:rPr>
        <w:t xml:space="preserve"> and </w:t>
      </w:r>
      <w:r w:rsidR="00241F92" w:rsidRPr="00A85F46">
        <w:rPr>
          <w:rFonts w:cs="Arial"/>
          <w:i/>
          <w:color w:val="000000" w:themeColor="text1"/>
        </w:rPr>
        <w:t>Rb1</w:t>
      </w:r>
      <w:r w:rsidR="00241F92" w:rsidRPr="00A85F46">
        <w:rPr>
          <w:rFonts w:cs="Arial"/>
          <w:color w:val="000000" w:themeColor="text1"/>
        </w:rPr>
        <w:t xml:space="preserve"> combined loss </w:t>
      </w:r>
      <w:r w:rsidR="00035573" w:rsidRPr="00A85F46">
        <w:rPr>
          <w:rFonts w:cs="Arial"/>
          <w:color w:val="000000" w:themeColor="text1"/>
        </w:rPr>
        <w:t xml:space="preserve">in </w:t>
      </w:r>
      <w:r w:rsidRPr="00A85F46">
        <w:rPr>
          <w:rFonts w:cs="Arial"/>
          <w:color w:val="000000" w:themeColor="text1"/>
        </w:rPr>
        <w:t xml:space="preserve">driving </w:t>
      </w:r>
      <w:r w:rsidR="00241F92" w:rsidRPr="00A85F46">
        <w:rPr>
          <w:rFonts w:cs="Arial"/>
          <w:color w:val="000000" w:themeColor="text1"/>
        </w:rPr>
        <w:t>resistance</w:t>
      </w:r>
      <w:r w:rsidR="00CC1EB9" w:rsidRPr="00A85F46">
        <w:rPr>
          <w:rFonts w:cs="Arial"/>
          <w:color w:val="000000" w:themeColor="text1"/>
        </w:rPr>
        <w:t xml:space="preserve"> to </w:t>
      </w:r>
      <w:r w:rsidR="00A83CF8" w:rsidRPr="00A85F46">
        <w:rPr>
          <w:rFonts w:cs="Arial"/>
          <w:color w:val="000000" w:themeColor="text1"/>
        </w:rPr>
        <w:t>androgen deprivation therapy (</w:t>
      </w:r>
      <w:r w:rsidR="00CC1EB9" w:rsidRPr="00A85F46">
        <w:rPr>
          <w:rFonts w:cs="Arial"/>
          <w:color w:val="000000" w:themeColor="text1"/>
        </w:rPr>
        <w:t>ADT</w:t>
      </w:r>
      <w:r w:rsidR="00A83CF8" w:rsidRPr="00A85F46">
        <w:rPr>
          <w:rFonts w:cs="Arial"/>
          <w:color w:val="000000" w:themeColor="text1"/>
        </w:rPr>
        <w:t>)</w:t>
      </w:r>
      <w:r w:rsidR="00CC1EB9" w:rsidRPr="00A85F46">
        <w:rPr>
          <w:rFonts w:cs="Arial"/>
          <w:color w:val="000000" w:themeColor="text1"/>
        </w:rPr>
        <w:t>, lineage plasticity and</w:t>
      </w:r>
      <w:r w:rsidR="00241F92" w:rsidRPr="00A85F46">
        <w:rPr>
          <w:rFonts w:cs="Arial"/>
          <w:color w:val="000000" w:themeColor="text1"/>
        </w:rPr>
        <w:t xml:space="preserve"> the development of </w:t>
      </w:r>
      <w:r w:rsidR="0080219F" w:rsidRPr="00A85F46">
        <w:rPr>
          <w:rFonts w:cs="Arial"/>
          <w:color w:val="000000" w:themeColor="text1"/>
        </w:rPr>
        <w:t>neuroendocrine features</w:t>
      </w:r>
      <w:r w:rsidR="00956EB9" w:rsidRPr="00A85F46">
        <w:rPr>
          <w:rFonts w:cs="Arial"/>
          <w:color w:val="000000" w:themeColor="text1"/>
        </w:rPr>
        <w:fldChar w:fldCharType="begin">
          <w:fldData xml:space="preserve">PEVuZE5vdGU+PENpdGU+PEF1dGhvcj5LdTwvQXV0aG9yPjxZZWFyPjIwMTc8L1llYXI+PFJlY051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</w:fldData>
        </w:fldChar>
      </w:r>
      <w:r w:rsidR="0077072B" w:rsidRPr="00A85F46">
        <w:rPr>
          <w:rFonts w:cs="Arial"/>
          <w:color w:val="000000" w:themeColor="text1"/>
        </w:rPr>
        <w:instrText xml:space="preserve"> ADDIN EN.CITE </w:instrText>
      </w:r>
      <w:r w:rsidR="0077072B" w:rsidRPr="00A85F46">
        <w:rPr>
          <w:rFonts w:cs="Arial"/>
          <w:color w:val="000000" w:themeColor="text1"/>
        </w:rPr>
        <w:fldChar w:fldCharType="begin">
          <w:fldData xml:space="preserve">PEVuZE5vdGU+PENpdGU+PEF1dGhvcj5LdTwvQXV0aG9yPjxZZWFyPjIwMTc8L1llYXI+PFJlY051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</w:fldData>
        </w:fldChar>
      </w:r>
      <w:r w:rsidR="0077072B" w:rsidRPr="00A85F46">
        <w:rPr>
          <w:rFonts w:cs="Arial"/>
          <w:color w:val="000000" w:themeColor="text1"/>
        </w:rPr>
        <w:instrText xml:space="preserve"> ADDIN EN.CITE.DATA </w:instrText>
      </w:r>
      <w:r w:rsidR="0077072B" w:rsidRPr="00A85F46">
        <w:rPr>
          <w:rFonts w:cs="Arial"/>
          <w:color w:val="000000" w:themeColor="text1"/>
        </w:rPr>
      </w:r>
      <w:r w:rsidR="0077072B" w:rsidRPr="00A85F46">
        <w:rPr>
          <w:rFonts w:cs="Arial"/>
          <w:color w:val="000000" w:themeColor="text1"/>
        </w:rPr>
        <w:fldChar w:fldCharType="end"/>
      </w:r>
      <w:r w:rsidR="00956EB9" w:rsidRPr="00A85F46">
        <w:rPr>
          <w:rFonts w:cs="Arial"/>
          <w:color w:val="000000" w:themeColor="text1"/>
        </w:rPr>
        <w:fldChar w:fldCharType="separate"/>
      </w:r>
      <w:r w:rsidR="0077072B" w:rsidRPr="00A85F46">
        <w:rPr>
          <w:rFonts w:cs="Arial"/>
          <w:noProof/>
          <w:color w:val="000000" w:themeColor="text1"/>
          <w:vertAlign w:val="superscript"/>
        </w:rPr>
        <w:t>10,13</w:t>
      </w:r>
      <w:r w:rsidR="00956EB9" w:rsidRPr="00A85F46">
        <w:rPr>
          <w:rFonts w:cs="Arial"/>
          <w:color w:val="000000" w:themeColor="text1"/>
        </w:rPr>
        <w:fldChar w:fldCharType="end"/>
      </w:r>
      <w:r w:rsidR="00CC1EB9" w:rsidRPr="00A85F46">
        <w:rPr>
          <w:rFonts w:cs="Arial"/>
          <w:color w:val="000000" w:themeColor="text1"/>
        </w:rPr>
        <w:t xml:space="preserve"> discussed further below</w:t>
      </w:r>
      <w:r w:rsidR="00241F92" w:rsidRPr="00A85F46">
        <w:rPr>
          <w:rFonts w:cs="Arial"/>
          <w:color w:val="000000" w:themeColor="text1"/>
        </w:rPr>
        <w:t xml:space="preserve">. </w:t>
      </w:r>
    </w:p>
    <w:p w14:paraId="6ED27094" w14:textId="77777777" w:rsidR="004B330F" w:rsidRPr="00A85F46" w:rsidRDefault="004B330F" w:rsidP="00A85F46">
      <w:pPr>
        <w:widowControl w:val="0"/>
        <w:tabs>
          <w:tab w:val="left" w:pos="9990"/>
        </w:tabs>
        <w:autoSpaceDE w:val="0"/>
        <w:autoSpaceDN w:val="0"/>
        <w:adjustRightInd w:val="0"/>
        <w:ind w:right="450"/>
        <w:jc w:val="both"/>
        <w:rPr>
          <w:rFonts w:cs="Arial"/>
          <w:color w:val="000000" w:themeColor="text1"/>
        </w:rPr>
      </w:pPr>
    </w:p>
    <w:p w14:paraId="1B8883A2" w14:textId="165DF4E4" w:rsidR="00810875" w:rsidRDefault="00A85F46" w:rsidP="00A85F46">
      <w:pPr>
        <w:tabs>
          <w:tab w:val="left" w:pos="9990"/>
        </w:tabs>
        <w:ind w:left="540" w:right="450"/>
        <w:jc w:val="both"/>
        <w:rPr>
          <w:rFonts w:cs="Arial"/>
          <w:b/>
          <w:i/>
          <w:color w:val="000000" w:themeColor="text1"/>
        </w:rPr>
      </w:pPr>
      <w:r w:rsidRPr="00A85F46">
        <w:rPr>
          <w:rFonts w:cs="Arial"/>
          <w:b/>
          <w:i/>
          <w:color w:val="000000" w:themeColor="text1"/>
        </w:rPr>
        <w:t>Prostate Cancer Progression</w:t>
      </w:r>
    </w:p>
    <w:p w14:paraId="2D889569" w14:textId="77777777" w:rsidR="00A85F46" w:rsidRPr="00A85F46" w:rsidRDefault="00A85F46" w:rsidP="00A85F46">
      <w:pPr>
        <w:tabs>
          <w:tab w:val="left" w:pos="9990"/>
        </w:tabs>
        <w:ind w:left="540" w:right="450"/>
        <w:jc w:val="both"/>
        <w:rPr>
          <w:rFonts w:cs="Arial"/>
          <w:b/>
          <w:i/>
          <w:color w:val="000000" w:themeColor="text1"/>
        </w:rPr>
      </w:pPr>
    </w:p>
    <w:p w14:paraId="1C9B0157" w14:textId="10334696" w:rsidR="00A37F39" w:rsidRPr="00A85F46" w:rsidRDefault="009B4F86" w:rsidP="00A85F46">
      <w:pPr>
        <w:tabs>
          <w:tab w:val="left" w:pos="9990"/>
        </w:tabs>
        <w:ind w:left="540" w:right="450"/>
        <w:jc w:val="both"/>
        <w:rPr>
          <w:rFonts w:cs="Arial"/>
          <w:color w:val="000000" w:themeColor="text1"/>
        </w:rPr>
      </w:pPr>
      <w:r w:rsidRPr="00A85F46">
        <w:rPr>
          <w:rFonts w:cs="Arial"/>
          <w:color w:val="000000" w:themeColor="text1"/>
        </w:rPr>
        <w:t xml:space="preserve">Recent evidence shows that </w:t>
      </w:r>
      <w:r w:rsidR="00A85F46" w:rsidRPr="00A85F46">
        <w:rPr>
          <w:rFonts w:cs="Arial"/>
          <w:color w:val="000000" w:themeColor="text1"/>
        </w:rPr>
        <w:t>Neuroendocrine prostate cancer (</w:t>
      </w:r>
      <w:r w:rsidR="00492AD5" w:rsidRPr="00A85F46">
        <w:rPr>
          <w:rFonts w:cs="Arial"/>
          <w:color w:val="000000" w:themeColor="text1"/>
        </w:rPr>
        <w:t>NEPC</w:t>
      </w:r>
      <w:r w:rsidR="00A85F46" w:rsidRPr="00A85F46">
        <w:rPr>
          <w:rFonts w:cs="Arial"/>
          <w:color w:val="000000" w:themeColor="text1"/>
        </w:rPr>
        <w:t>)</w:t>
      </w:r>
      <w:r w:rsidR="00492AD5" w:rsidRPr="00A85F46">
        <w:rPr>
          <w:rFonts w:cs="Arial"/>
          <w:color w:val="000000" w:themeColor="text1"/>
        </w:rPr>
        <w:t xml:space="preserve"> </w:t>
      </w:r>
      <w:r w:rsidR="00284990" w:rsidRPr="00A85F46">
        <w:rPr>
          <w:rFonts w:cs="Arial"/>
          <w:color w:val="000000" w:themeColor="text1"/>
        </w:rPr>
        <w:t>can</w:t>
      </w:r>
      <w:r w:rsidR="00492AD5" w:rsidRPr="00A85F46">
        <w:rPr>
          <w:rFonts w:cs="Arial"/>
          <w:color w:val="000000" w:themeColor="text1"/>
        </w:rPr>
        <w:t xml:space="preserve"> arise in later stages of prostate cancer progression </w:t>
      </w:r>
      <w:r w:rsidR="00284990" w:rsidRPr="00A85F46">
        <w:rPr>
          <w:rFonts w:cs="Arial"/>
          <w:color w:val="000000" w:themeColor="text1"/>
        </w:rPr>
        <w:t xml:space="preserve">from a preexisting adenocarcinoma </w:t>
      </w:r>
      <w:r w:rsidR="00492AD5" w:rsidRPr="00A85F46">
        <w:rPr>
          <w:rFonts w:cs="Arial"/>
          <w:color w:val="000000" w:themeColor="text1"/>
        </w:rPr>
        <w:t xml:space="preserve">during the course of treatment resistance </w:t>
      </w:r>
      <w:r w:rsidR="00A37F39" w:rsidRPr="00A85F46">
        <w:rPr>
          <w:rFonts w:cs="Arial"/>
          <w:color w:val="000000" w:themeColor="text1"/>
        </w:rPr>
        <w:t>to AR directed therapies</w:t>
      </w:r>
      <w:r w:rsidRPr="00A85F46">
        <w:rPr>
          <w:rFonts w:cs="Arial"/>
          <w:color w:val="000000" w:themeColor="text1"/>
        </w:rPr>
        <w:t>. This is</w:t>
      </w:r>
      <w:r w:rsidR="00A37F39" w:rsidRPr="00A85F46">
        <w:rPr>
          <w:rFonts w:cs="Arial"/>
          <w:color w:val="000000" w:themeColor="text1"/>
        </w:rPr>
        <w:t xml:space="preserve"> as an adaptive </w:t>
      </w:r>
      <w:r w:rsidR="005044A6" w:rsidRPr="00A85F46">
        <w:rPr>
          <w:rFonts w:cs="Arial"/>
          <w:color w:val="000000" w:themeColor="text1"/>
        </w:rPr>
        <w:t>resistance</w:t>
      </w:r>
      <w:r w:rsidRPr="00A85F46">
        <w:rPr>
          <w:rFonts w:cs="Arial"/>
          <w:color w:val="000000" w:themeColor="text1"/>
        </w:rPr>
        <w:t xml:space="preserve"> </w:t>
      </w:r>
      <w:r w:rsidR="005044A6" w:rsidRPr="00A85F46">
        <w:rPr>
          <w:rFonts w:cs="Arial"/>
          <w:color w:val="000000" w:themeColor="text1"/>
        </w:rPr>
        <w:t>mechanism</w:t>
      </w:r>
      <w:r w:rsidR="0078787D" w:rsidRPr="00A85F46">
        <w:rPr>
          <w:rFonts w:cs="Arial"/>
          <w:color w:val="000000" w:themeColor="text1"/>
        </w:rPr>
        <w:t xml:space="preserve">. </w:t>
      </w:r>
      <w:r w:rsidR="007E0678" w:rsidRPr="00A85F46">
        <w:rPr>
          <w:rFonts w:cs="Arial"/>
          <w:color w:val="000000" w:themeColor="text1"/>
        </w:rPr>
        <w:t xml:space="preserve">Although </w:t>
      </w:r>
      <w:r w:rsidR="00A85F46" w:rsidRPr="00A85F46">
        <w:rPr>
          <w:rFonts w:cs="Arial"/>
          <w:color w:val="000000" w:themeColor="text1"/>
        </w:rPr>
        <w:t xml:space="preserve">NEPCs </w:t>
      </w:r>
      <w:r w:rsidR="007E0678" w:rsidRPr="00A85F46">
        <w:rPr>
          <w:rFonts w:cs="Arial"/>
          <w:color w:val="000000" w:themeColor="text1"/>
        </w:rPr>
        <w:t xml:space="preserve">retain </w:t>
      </w:r>
      <w:r w:rsidR="00A37F39" w:rsidRPr="00A85F46">
        <w:rPr>
          <w:rFonts w:cs="Arial"/>
          <w:color w:val="000000" w:themeColor="text1"/>
        </w:rPr>
        <w:t xml:space="preserve">common </w:t>
      </w:r>
      <w:r w:rsidR="007E0678" w:rsidRPr="00A85F46">
        <w:rPr>
          <w:rFonts w:cs="Arial"/>
          <w:color w:val="000000" w:themeColor="text1"/>
        </w:rPr>
        <w:t xml:space="preserve">prostate cancer genomic alterations, </w:t>
      </w:r>
      <w:r w:rsidR="00A37F39" w:rsidRPr="00A85F46">
        <w:rPr>
          <w:rFonts w:cs="Arial"/>
          <w:color w:val="000000" w:themeColor="text1"/>
        </w:rPr>
        <w:t>they often</w:t>
      </w:r>
      <w:r w:rsidR="007E0678" w:rsidRPr="00A85F46">
        <w:rPr>
          <w:rFonts w:cs="Arial"/>
          <w:color w:val="000000" w:themeColor="text1"/>
        </w:rPr>
        <w:t xml:space="preserve"> lose expression of </w:t>
      </w:r>
      <w:r w:rsidR="00A37F39" w:rsidRPr="00A85F46">
        <w:rPr>
          <w:rFonts w:cs="Arial"/>
          <w:color w:val="000000" w:themeColor="text1"/>
        </w:rPr>
        <w:t xml:space="preserve">AR and </w:t>
      </w:r>
      <w:r w:rsidR="0045185B" w:rsidRPr="00A85F46">
        <w:rPr>
          <w:rFonts w:cs="Arial"/>
          <w:color w:val="000000" w:themeColor="text1"/>
        </w:rPr>
        <w:t>luminal</w:t>
      </w:r>
      <w:r w:rsidR="007E0678" w:rsidRPr="00A85F46">
        <w:rPr>
          <w:rFonts w:cs="Arial"/>
          <w:color w:val="000000" w:themeColor="text1"/>
        </w:rPr>
        <w:t xml:space="preserve"> </w:t>
      </w:r>
      <w:r w:rsidR="00504C66" w:rsidRPr="00A85F46">
        <w:rPr>
          <w:rFonts w:cs="Arial"/>
          <w:color w:val="000000" w:themeColor="text1"/>
        </w:rPr>
        <w:t xml:space="preserve">epithelial </w:t>
      </w:r>
      <w:r w:rsidR="007E0678" w:rsidRPr="00A85F46">
        <w:rPr>
          <w:rFonts w:cs="Arial"/>
          <w:color w:val="000000" w:themeColor="text1"/>
        </w:rPr>
        <w:t xml:space="preserve">prostate </w:t>
      </w:r>
      <w:r w:rsidR="00504C66" w:rsidRPr="00A85F46">
        <w:rPr>
          <w:rFonts w:cs="Arial"/>
          <w:color w:val="000000" w:themeColor="text1"/>
        </w:rPr>
        <w:t xml:space="preserve">cell </w:t>
      </w:r>
      <w:r w:rsidR="007E0678" w:rsidRPr="00A85F46">
        <w:rPr>
          <w:rFonts w:cs="Arial"/>
          <w:color w:val="000000" w:themeColor="text1"/>
        </w:rPr>
        <w:t>markers</w:t>
      </w:r>
      <w:r w:rsidR="00A37F39" w:rsidRPr="00A85F46">
        <w:rPr>
          <w:rFonts w:cs="Arial"/>
          <w:color w:val="000000" w:themeColor="text1"/>
        </w:rPr>
        <w:t xml:space="preserve"> and become less dependent on AR signaling</w:t>
      </w:r>
      <w:r w:rsidR="007E0678" w:rsidRPr="00A85F46">
        <w:rPr>
          <w:rFonts w:cs="Arial"/>
          <w:color w:val="000000" w:themeColor="text1"/>
        </w:rPr>
        <w:t xml:space="preserve">. </w:t>
      </w:r>
      <w:r w:rsidR="00A37F39" w:rsidRPr="00A85F46">
        <w:rPr>
          <w:rFonts w:cs="Arial"/>
          <w:color w:val="000000" w:themeColor="text1"/>
        </w:rPr>
        <w:t>There are few preclinical systems to model this lineage plasticity. P</w:t>
      </w:r>
      <w:r w:rsidR="006919F2" w:rsidRPr="00A85F46">
        <w:rPr>
          <w:rFonts w:cs="Arial"/>
          <w:color w:val="000000" w:themeColor="text1"/>
        </w:rPr>
        <w:t>rostate</w:t>
      </w:r>
      <w:r w:rsidR="007E0678" w:rsidRPr="00A85F46">
        <w:rPr>
          <w:rFonts w:cs="Arial"/>
          <w:color w:val="000000" w:themeColor="text1"/>
        </w:rPr>
        <w:t xml:space="preserve"> adenocarcinoma cell</w:t>
      </w:r>
      <w:r w:rsidR="00A37F39" w:rsidRPr="00A85F46">
        <w:rPr>
          <w:rFonts w:cs="Arial"/>
          <w:color w:val="000000" w:themeColor="text1"/>
        </w:rPr>
        <w:t xml:space="preserve"> line</w:t>
      </w:r>
      <w:r w:rsidR="007E0678" w:rsidRPr="00A85F46">
        <w:rPr>
          <w:rFonts w:cs="Arial"/>
          <w:color w:val="000000" w:themeColor="text1"/>
        </w:rPr>
        <w:t>s (</w:t>
      </w:r>
      <w:r w:rsidR="00AA2FFF" w:rsidRPr="00A85F46">
        <w:rPr>
          <w:rFonts w:cs="Arial"/>
          <w:color w:val="000000" w:themeColor="text1"/>
        </w:rPr>
        <w:t xml:space="preserve">such as </w:t>
      </w:r>
      <w:r w:rsidR="007E0678" w:rsidRPr="00A85F46">
        <w:rPr>
          <w:rFonts w:cs="Arial"/>
          <w:color w:val="000000" w:themeColor="text1"/>
        </w:rPr>
        <w:t xml:space="preserve">LNCaP) </w:t>
      </w:r>
      <w:r w:rsidR="006919F2" w:rsidRPr="00A85F46">
        <w:rPr>
          <w:rFonts w:cs="Arial"/>
          <w:color w:val="000000" w:themeColor="text1"/>
        </w:rPr>
        <w:t xml:space="preserve">acquire </w:t>
      </w:r>
      <w:r w:rsidR="007E0678" w:rsidRPr="00A85F46">
        <w:rPr>
          <w:rFonts w:cs="Arial"/>
          <w:color w:val="000000" w:themeColor="text1"/>
        </w:rPr>
        <w:t xml:space="preserve">a neuroendocrine </w:t>
      </w:r>
      <w:r w:rsidR="00A37F39" w:rsidRPr="00A85F46">
        <w:rPr>
          <w:rFonts w:cs="Arial"/>
          <w:color w:val="000000" w:themeColor="text1"/>
        </w:rPr>
        <w:t xml:space="preserve">characteristics with </w:t>
      </w:r>
      <w:r w:rsidR="009D3117" w:rsidRPr="00A85F46">
        <w:rPr>
          <w:rFonts w:cs="Arial"/>
          <w:color w:val="000000" w:themeColor="text1"/>
        </w:rPr>
        <w:t xml:space="preserve">some </w:t>
      </w:r>
      <w:r w:rsidR="00A37F39" w:rsidRPr="00A85F46">
        <w:rPr>
          <w:rFonts w:cs="Arial"/>
          <w:color w:val="000000" w:themeColor="text1"/>
        </w:rPr>
        <w:t>similarities to the</w:t>
      </w:r>
      <w:r w:rsidR="007E0678" w:rsidRPr="00A85F46">
        <w:rPr>
          <w:rFonts w:cs="Arial"/>
          <w:color w:val="000000" w:themeColor="text1"/>
        </w:rPr>
        <w:t xml:space="preserve"> few established NEPC cell lines that have been described (e.g. NCI-H660</w:t>
      </w:r>
      <w:r w:rsidR="00956EB9" w:rsidRPr="00A85F46">
        <w:rPr>
          <w:rFonts w:cs="Arial"/>
          <w:color w:val="000000" w:themeColor="text1"/>
        </w:rPr>
        <w:fldChar w:fldCharType="begin">
          <w:fldData xml:space="preserve">PEVuZE5vdGU+PENpdGU+PEF1dGhvcj5CZWx0cmFuPC9BdXRob3I+PFllYXI+MjAxMTwvWWVhcj48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</w:fldData>
        </w:fldChar>
      </w:r>
      <w:r w:rsidR="00A85F46" w:rsidRPr="00A85F46">
        <w:rPr>
          <w:rFonts w:cs="Arial"/>
          <w:color w:val="000000" w:themeColor="text1"/>
        </w:rPr>
        <w:instrText xml:space="preserve"> ADDIN EN.CITE </w:instrText>
      </w:r>
      <w:r w:rsidR="00A85F46" w:rsidRPr="00A85F46">
        <w:rPr>
          <w:rFonts w:cs="Arial"/>
          <w:color w:val="000000" w:themeColor="text1"/>
        </w:rPr>
        <w:fldChar w:fldCharType="begin">
          <w:fldData xml:space="preserve">PEVuZE5vdGU+PENpdGU+PEF1dGhvcj5CZWx0cmFuPC9BdXRob3I+PFllYXI+MjAxMTwvWWVhcj48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</w:fldData>
        </w:fldChar>
      </w:r>
      <w:r w:rsidR="00A85F46" w:rsidRPr="00A85F46">
        <w:rPr>
          <w:rFonts w:cs="Arial"/>
          <w:color w:val="000000" w:themeColor="text1"/>
        </w:rPr>
        <w:instrText xml:space="preserve"> ADDIN EN.CITE.DATA </w:instrText>
      </w:r>
      <w:r w:rsidR="00A85F46" w:rsidRPr="00A85F46">
        <w:rPr>
          <w:rFonts w:cs="Arial"/>
          <w:color w:val="000000" w:themeColor="text1"/>
        </w:rPr>
      </w:r>
      <w:r w:rsidR="00A85F46" w:rsidRPr="00A85F46">
        <w:rPr>
          <w:rFonts w:cs="Arial"/>
          <w:color w:val="000000" w:themeColor="text1"/>
        </w:rPr>
        <w:fldChar w:fldCharType="end"/>
      </w:r>
      <w:r w:rsidR="00956EB9" w:rsidRPr="00A85F46">
        <w:rPr>
          <w:rFonts w:cs="Arial"/>
          <w:color w:val="000000" w:themeColor="text1"/>
        </w:rPr>
        <w:fldChar w:fldCharType="separate"/>
      </w:r>
      <w:r w:rsidR="00A85F46" w:rsidRPr="00A85F46">
        <w:rPr>
          <w:rFonts w:cs="Arial"/>
          <w:noProof/>
          <w:color w:val="000000" w:themeColor="text1"/>
          <w:vertAlign w:val="superscript"/>
        </w:rPr>
        <w:t>14-16</w:t>
      </w:r>
      <w:r w:rsidR="00956EB9" w:rsidRPr="00A85F46">
        <w:rPr>
          <w:rFonts w:cs="Arial"/>
          <w:color w:val="000000" w:themeColor="text1"/>
        </w:rPr>
        <w:fldChar w:fldCharType="end"/>
      </w:r>
      <w:r w:rsidR="007E0678" w:rsidRPr="00A85F46">
        <w:rPr>
          <w:rFonts w:cs="Arial"/>
          <w:color w:val="000000" w:themeColor="text1"/>
        </w:rPr>
        <w:t xml:space="preserve">) following exposure to a variety of </w:t>
      </w:r>
      <w:r w:rsidR="000B5DF2" w:rsidRPr="00A85F46">
        <w:rPr>
          <w:rFonts w:cs="Arial"/>
          <w:color w:val="000000" w:themeColor="text1"/>
        </w:rPr>
        <w:t xml:space="preserve">therapy-like stimuli </w:t>
      </w:r>
      <w:r w:rsidR="00DB1C3A" w:rsidRPr="00A85F46">
        <w:rPr>
          <w:rFonts w:cs="Arial"/>
          <w:color w:val="000000" w:themeColor="text1"/>
        </w:rPr>
        <w:t>such as</w:t>
      </w:r>
      <w:r w:rsidR="007E0678" w:rsidRPr="00A85F46">
        <w:rPr>
          <w:rFonts w:cs="Arial"/>
          <w:color w:val="000000" w:themeColor="text1"/>
        </w:rPr>
        <w:t xml:space="preserve"> androgen deprivation</w:t>
      </w:r>
      <w:r w:rsidR="00956EB9" w:rsidRPr="00A85F46">
        <w:rPr>
          <w:rFonts w:cs="Arial"/>
          <w:color w:val="000000" w:themeColor="text1"/>
        </w:rPr>
        <w:fldChar w:fldCharType="begin"/>
      </w:r>
      <w:r w:rsidR="00A85F46" w:rsidRPr="00A85F46">
        <w:rPr>
          <w:rFonts w:cs="Arial"/>
          <w:color w:val="000000" w:themeColor="text1"/>
        </w:rPr>
        <w:instrText xml:space="preserve"> ADDIN EN.CITE &lt;EndNote&gt;&lt;Cite&gt;&lt;Author&gt;Burchardt&lt;/Author&gt;&lt;Year&gt;1999&lt;/Year&gt;&lt;RecNum&gt;102&lt;/RecNum&gt;&lt;DisplayText&gt;&lt;style face="superscript"&gt;17&lt;/style&gt;&lt;/DisplayText&gt;&lt;record&gt;&lt;rec-number&gt;102&lt;/rec-number&gt;&lt;foreign-keys&gt;&lt;key app="EN" db-id="aef9wde29aa0sger2pavwt582w0trwdtwzp0" timestamp="1492047989"&gt;102&lt;/key&gt;&lt;/foreign-keys&gt;&lt;ref-type name="Journal Article"&gt;17&lt;/ref-type&gt;&lt;contributors&gt;&lt;authors&gt;&lt;author&gt;Burchardt, T.&lt;/author&gt;&lt;author&gt;Burchardt, M.&lt;/author&gt;&lt;author&gt;Chen, M. W.&lt;/author&gt;&lt;author&gt;Cao, Y.&lt;/author&gt;&lt;author&gt;de la Taille, A.&lt;/author&gt;&lt;author&gt;Shabsigh, A.&lt;/author&gt;&lt;author&gt;Hayek, O.&lt;/author&gt;&lt;author&gt;Dorai, T.&lt;/author&gt;&lt;author&gt;Buttyan, R.&lt;/author&gt;&lt;/authors&gt;&lt;/contributors&gt;&lt;auth-address&gt;Department of Urology, College of Physicians and Surgeons of Columbia University, New York, New York, USA.&lt;/auth-address&gt;&lt;titles&gt;&lt;title&gt;Transdifferentiation of prostate cancer cells to a neuroendocrine cell phenotype in vitro and in vivo&lt;/title&gt;&lt;secondary-title&gt;J Urol&lt;/secondary-title&gt;&lt;/titles&gt;&lt;periodical&gt;&lt;full-title&gt;J Urol&lt;/full-title&gt;&lt;/periodical&gt;&lt;pages&gt;1800-5&lt;/pages&gt;&lt;volume&gt;162&lt;/volume&gt;&lt;number&gt;5&lt;/number&gt;&lt;keywords&gt;&lt;keyword&gt;Animals&lt;/keyword&gt;&lt;keyword&gt;*Cell Differentiation&lt;/keyword&gt;&lt;keyword&gt;Culture Media&lt;/keyword&gt;&lt;keyword&gt;Cyclic AMP/biosynthesis&lt;/keyword&gt;&lt;keyword&gt;Male&lt;/keyword&gt;&lt;keyword&gt;Mice&lt;/keyword&gt;&lt;keyword&gt;Mice, Nude&lt;/keyword&gt;&lt;keyword&gt;Neurosecretory Systems/*cytology/metabolism&lt;/keyword&gt;&lt;keyword&gt;Orchiectomy&lt;/keyword&gt;&lt;keyword&gt;Phenotype&lt;/keyword&gt;&lt;keyword&gt;Prostatic Neoplasms/metabolism/*pathology&lt;/keyword&gt;&lt;keyword&gt;RNA, Messenger/biosynthesis&lt;/keyword&gt;&lt;keyword&gt;Transforming Growth Factor beta/biosynthesis/genetics&lt;/keyword&gt;&lt;keyword&gt;Tumor Cells, Cultured&lt;/keyword&gt;&lt;/keywords&gt;&lt;dates&gt;&lt;year&gt;1999&lt;/year&gt;&lt;pub-dates&gt;&lt;date&gt;Nov&lt;/date&gt;&lt;/pub-dates&gt;&lt;/dates&gt;&lt;isbn&gt;0022-5347 (Print)&amp;#xD;0022-5347 (Linking)&lt;/isbn&gt;&lt;accession-num&gt;10524938&lt;/accession-num&gt;&lt;urls&gt;&lt;related-urls&gt;&lt;url&gt;http://www.ncbi.nlm.nih.gov/pubmed/10524938&lt;/url&gt;&lt;/related-urls&gt;&lt;/urls&gt;&lt;/record&gt;&lt;/Cite&gt;&lt;/EndNote&gt;</w:instrText>
      </w:r>
      <w:r w:rsidR="00956EB9" w:rsidRPr="00A85F46">
        <w:rPr>
          <w:rFonts w:cs="Arial"/>
          <w:color w:val="000000" w:themeColor="text1"/>
        </w:rPr>
        <w:fldChar w:fldCharType="separate"/>
      </w:r>
      <w:r w:rsidR="00A85F46" w:rsidRPr="00A85F46">
        <w:rPr>
          <w:rFonts w:cs="Arial"/>
          <w:noProof/>
          <w:color w:val="000000" w:themeColor="text1"/>
          <w:vertAlign w:val="superscript"/>
        </w:rPr>
        <w:t>17</w:t>
      </w:r>
      <w:r w:rsidR="00956EB9" w:rsidRPr="00A85F46">
        <w:rPr>
          <w:rFonts w:cs="Arial"/>
          <w:color w:val="000000" w:themeColor="text1"/>
        </w:rPr>
        <w:fldChar w:fldCharType="end"/>
      </w:r>
      <w:r w:rsidR="007E0678" w:rsidRPr="00A85F46">
        <w:rPr>
          <w:rFonts w:cs="Arial"/>
          <w:color w:val="000000" w:themeColor="text1"/>
        </w:rPr>
        <w:t xml:space="preserve"> or treatment with cAMP</w:t>
      </w:r>
      <w:r w:rsidR="00956EB9" w:rsidRPr="00A85F46">
        <w:rPr>
          <w:rFonts w:cs="Arial"/>
          <w:color w:val="000000" w:themeColor="text1"/>
        </w:rPr>
        <w:fldChar w:fldCharType="begin">
          <w:fldData xml:space="preserve">PEVuZE5vdGU+PENpdGU+PEF1dGhvcj5CYW5nPC9BdXRob3I+PFllYXI+MTk5NDwvWWVhcj48UmVj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</w:fldData>
        </w:fldChar>
      </w:r>
      <w:r w:rsidR="00A85F46" w:rsidRPr="00A85F46">
        <w:rPr>
          <w:rFonts w:cs="Arial"/>
          <w:color w:val="000000" w:themeColor="text1"/>
        </w:rPr>
        <w:instrText xml:space="preserve"> ADDIN EN.CITE </w:instrText>
      </w:r>
      <w:r w:rsidR="00A85F46" w:rsidRPr="00A85F46">
        <w:rPr>
          <w:rFonts w:cs="Arial"/>
          <w:color w:val="000000" w:themeColor="text1"/>
        </w:rPr>
        <w:fldChar w:fldCharType="begin">
          <w:fldData xml:space="preserve">PEVuZE5vdGU+PENpdGU+PEF1dGhvcj5CYW5nPC9BdXRob3I+PFllYXI+MTk5NDwvWWVhcj48UmVj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</w:fldData>
        </w:fldChar>
      </w:r>
      <w:r w:rsidR="00A85F46" w:rsidRPr="00A85F46">
        <w:rPr>
          <w:rFonts w:cs="Arial"/>
          <w:color w:val="000000" w:themeColor="text1"/>
        </w:rPr>
        <w:instrText xml:space="preserve"> ADDIN EN.CITE.DATA </w:instrText>
      </w:r>
      <w:r w:rsidR="00A85F46" w:rsidRPr="00A85F46">
        <w:rPr>
          <w:rFonts w:cs="Arial"/>
          <w:color w:val="000000" w:themeColor="text1"/>
        </w:rPr>
      </w:r>
      <w:r w:rsidR="00A85F46" w:rsidRPr="00A85F46">
        <w:rPr>
          <w:rFonts w:cs="Arial"/>
          <w:color w:val="000000" w:themeColor="text1"/>
        </w:rPr>
        <w:fldChar w:fldCharType="end"/>
      </w:r>
      <w:r w:rsidR="00956EB9" w:rsidRPr="00A85F46">
        <w:rPr>
          <w:rFonts w:cs="Arial"/>
          <w:color w:val="000000" w:themeColor="text1"/>
        </w:rPr>
        <w:fldChar w:fldCharType="separate"/>
      </w:r>
      <w:r w:rsidR="00A85F46" w:rsidRPr="00A85F46">
        <w:rPr>
          <w:rFonts w:cs="Arial"/>
          <w:noProof/>
          <w:color w:val="000000" w:themeColor="text1"/>
          <w:vertAlign w:val="superscript"/>
        </w:rPr>
        <w:t>18</w:t>
      </w:r>
      <w:r w:rsidR="00956EB9" w:rsidRPr="00A85F46">
        <w:rPr>
          <w:rFonts w:cs="Arial"/>
          <w:color w:val="000000" w:themeColor="text1"/>
        </w:rPr>
        <w:fldChar w:fldCharType="end"/>
      </w:r>
      <w:r w:rsidR="007E0678" w:rsidRPr="00A85F46">
        <w:rPr>
          <w:rFonts w:cs="Arial"/>
          <w:color w:val="000000" w:themeColor="text1"/>
        </w:rPr>
        <w:t>, IL-6</w:t>
      </w:r>
      <w:r w:rsidR="00956EB9" w:rsidRPr="00A85F46">
        <w:rPr>
          <w:rFonts w:cs="Arial"/>
          <w:color w:val="000000" w:themeColor="text1"/>
        </w:rPr>
        <w:fldChar w:fldCharType="begin">
          <w:fldData xml:space="preserve">PEVuZE5vdGU+PENpdGU+PEF1dGhvcj5RaXU8L0F1dGhvcj48WWVhcj4xOTk4PC9ZZWFyPjxSZWNO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</w:fldData>
        </w:fldChar>
      </w:r>
      <w:r w:rsidR="00A85F46" w:rsidRPr="00A85F46">
        <w:rPr>
          <w:rFonts w:cs="Arial"/>
          <w:color w:val="000000" w:themeColor="text1"/>
        </w:rPr>
        <w:instrText xml:space="preserve"> ADDIN EN.CITE </w:instrText>
      </w:r>
      <w:r w:rsidR="00A85F46" w:rsidRPr="00A85F46">
        <w:rPr>
          <w:rFonts w:cs="Arial"/>
          <w:color w:val="000000" w:themeColor="text1"/>
        </w:rPr>
        <w:fldChar w:fldCharType="begin">
          <w:fldData xml:space="preserve">PEVuZE5vdGU+PENpdGU+PEF1dGhvcj5RaXU8L0F1dGhvcj48WWVhcj4xOTk4PC9ZZWFyPjxSZWNO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</w:fldData>
        </w:fldChar>
      </w:r>
      <w:r w:rsidR="00A85F46" w:rsidRPr="00A85F46">
        <w:rPr>
          <w:rFonts w:cs="Arial"/>
          <w:color w:val="000000" w:themeColor="text1"/>
        </w:rPr>
        <w:instrText xml:space="preserve"> ADDIN EN.CITE.DATA </w:instrText>
      </w:r>
      <w:r w:rsidR="00A85F46" w:rsidRPr="00A85F46">
        <w:rPr>
          <w:rFonts w:cs="Arial"/>
          <w:color w:val="000000" w:themeColor="text1"/>
        </w:rPr>
      </w:r>
      <w:r w:rsidR="00A85F46" w:rsidRPr="00A85F46">
        <w:rPr>
          <w:rFonts w:cs="Arial"/>
          <w:color w:val="000000" w:themeColor="text1"/>
        </w:rPr>
        <w:fldChar w:fldCharType="end"/>
      </w:r>
      <w:r w:rsidR="00956EB9" w:rsidRPr="00A85F46">
        <w:rPr>
          <w:rFonts w:cs="Arial"/>
          <w:color w:val="000000" w:themeColor="text1"/>
        </w:rPr>
        <w:fldChar w:fldCharType="separate"/>
      </w:r>
      <w:r w:rsidR="00A85F46" w:rsidRPr="00A85F46">
        <w:rPr>
          <w:rFonts w:cs="Arial"/>
          <w:noProof/>
          <w:color w:val="000000" w:themeColor="text1"/>
          <w:vertAlign w:val="superscript"/>
        </w:rPr>
        <w:t>19</w:t>
      </w:r>
      <w:r w:rsidR="00956EB9" w:rsidRPr="00A85F46">
        <w:rPr>
          <w:rFonts w:cs="Arial"/>
          <w:color w:val="000000" w:themeColor="text1"/>
        </w:rPr>
        <w:fldChar w:fldCharType="end"/>
      </w:r>
      <w:r w:rsidR="007E0678" w:rsidRPr="00A85F46">
        <w:rPr>
          <w:rFonts w:cs="Arial"/>
          <w:color w:val="000000" w:themeColor="text1"/>
        </w:rPr>
        <w:t xml:space="preserve"> or fractionated ionizing radiation</w:t>
      </w:r>
      <w:r w:rsidR="00956EB9" w:rsidRPr="00A85F46">
        <w:rPr>
          <w:rFonts w:cs="Arial"/>
          <w:color w:val="000000" w:themeColor="text1"/>
        </w:rPr>
        <w:fldChar w:fldCharType="begin">
          <w:fldData xml:space="preserve">PEVuZE5vdGU+PENpdGU+PEF1dGhvcj5EZW5nPC9BdXRob3I+PFllYXI+MjAwODwvWWVhcj48UmVj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</w:fldData>
        </w:fldChar>
      </w:r>
      <w:r w:rsidR="00A85F46" w:rsidRPr="00A85F46">
        <w:rPr>
          <w:rFonts w:cs="Arial"/>
          <w:color w:val="000000" w:themeColor="text1"/>
        </w:rPr>
        <w:instrText xml:space="preserve"> ADDIN EN.CITE </w:instrText>
      </w:r>
      <w:r w:rsidR="00A85F46" w:rsidRPr="00A85F46">
        <w:rPr>
          <w:rFonts w:cs="Arial"/>
          <w:color w:val="000000" w:themeColor="text1"/>
        </w:rPr>
        <w:fldChar w:fldCharType="begin">
          <w:fldData xml:space="preserve">PEVuZE5vdGU+PENpdGU+PEF1dGhvcj5EZW5nPC9BdXRob3I+PFllYXI+MjAwODwvWWVhcj48UmVj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</w:fldData>
        </w:fldChar>
      </w:r>
      <w:r w:rsidR="00A85F46" w:rsidRPr="00A85F46">
        <w:rPr>
          <w:rFonts w:cs="Arial"/>
          <w:color w:val="000000" w:themeColor="text1"/>
        </w:rPr>
        <w:instrText xml:space="preserve"> ADDIN EN.CITE.DATA </w:instrText>
      </w:r>
      <w:r w:rsidR="00A85F46" w:rsidRPr="00A85F46">
        <w:rPr>
          <w:rFonts w:cs="Arial"/>
          <w:color w:val="000000" w:themeColor="text1"/>
        </w:rPr>
      </w:r>
      <w:r w:rsidR="00A85F46" w:rsidRPr="00A85F46">
        <w:rPr>
          <w:rFonts w:cs="Arial"/>
          <w:color w:val="000000" w:themeColor="text1"/>
        </w:rPr>
        <w:fldChar w:fldCharType="end"/>
      </w:r>
      <w:r w:rsidR="00956EB9" w:rsidRPr="00A85F46">
        <w:rPr>
          <w:rFonts w:cs="Arial"/>
          <w:color w:val="000000" w:themeColor="text1"/>
        </w:rPr>
        <w:fldChar w:fldCharType="separate"/>
      </w:r>
      <w:r w:rsidR="00A85F46" w:rsidRPr="00A85F46">
        <w:rPr>
          <w:rFonts w:cs="Arial"/>
          <w:noProof/>
          <w:color w:val="000000" w:themeColor="text1"/>
          <w:vertAlign w:val="superscript"/>
        </w:rPr>
        <w:t>20</w:t>
      </w:r>
      <w:r w:rsidR="00956EB9" w:rsidRPr="00A85F46">
        <w:rPr>
          <w:rFonts w:cs="Arial"/>
          <w:color w:val="000000" w:themeColor="text1"/>
        </w:rPr>
        <w:fldChar w:fldCharType="end"/>
      </w:r>
      <w:r w:rsidR="00A37F39" w:rsidRPr="00A85F46">
        <w:rPr>
          <w:rFonts w:cs="Arial"/>
          <w:color w:val="000000" w:themeColor="text1"/>
        </w:rPr>
        <w:t xml:space="preserve"> but are post-mitotic limiting extensive study</w:t>
      </w:r>
      <w:r w:rsidR="007E0678" w:rsidRPr="00A85F46">
        <w:rPr>
          <w:rFonts w:cs="Arial"/>
          <w:color w:val="000000" w:themeColor="text1"/>
        </w:rPr>
        <w:t xml:space="preserve">. </w:t>
      </w:r>
      <w:r w:rsidR="00A37F39" w:rsidRPr="00A85F46">
        <w:rPr>
          <w:rFonts w:cs="Arial"/>
          <w:color w:val="000000" w:themeColor="text1"/>
        </w:rPr>
        <w:t xml:space="preserve">However LNCaP-AR cells harboring RB1/Tp53 loss results in cellular proliferation </w:t>
      </w:r>
      <w:r w:rsidR="000018C5" w:rsidRPr="00A85F46">
        <w:rPr>
          <w:rFonts w:cs="Arial"/>
          <w:color w:val="000000" w:themeColor="text1"/>
        </w:rPr>
        <w:t>that is less dependent on AR signaling and expresses basal and neuroendocrine markers</w:t>
      </w:r>
      <w:r w:rsidR="0087480D" w:rsidRPr="00A85F46">
        <w:rPr>
          <w:rFonts w:cs="Arial"/>
          <w:color w:val="000000" w:themeColor="text1"/>
        </w:rPr>
        <w:fldChar w:fldCharType="begin">
          <w:fldData xml:space="preserve">PEVuZE5vdGU+PENpdGU+PEF1dGhvcj5NdTwvQXV0aG9yPjxZZWFyPjIwMTc8L1llYXI+PFJlY051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==
</w:fldData>
        </w:fldChar>
      </w:r>
      <w:r w:rsidR="0077072B" w:rsidRPr="00A85F46">
        <w:rPr>
          <w:rFonts w:cs="Arial"/>
          <w:color w:val="000000" w:themeColor="text1"/>
        </w:rPr>
        <w:instrText xml:space="preserve"> ADDIN EN.CITE </w:instrText>
      </w:r>
      <w:r w:rsidR="0077072B" w:rsidRPr="00A85F46">
        <w:rPr>
          <w:rFonts w:cs="Arial"/>
          <w:color w:val="000000" w:themeColor="text1"/>
        </w:rPr>
        <w:fldChar w:fldCharType="begin">
          <w:fldData xml:space="preserve">PEVuZE5vdGU+PENpdGU+PEF1dGhvcj5NdTwvQXV0aG9yPjxZZWFyPjIwMTc8L1llYXI+PFJlY051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==
</w:fldData>
        </w:fldChar>
      </w:r>
      <w:r w:rsidR="0077072B" w:rsidRPr="00A85F46">
        <w:rPr>
          <w:rFonts w:cs="Arial"/>
          <w:color w:val="000000" w:themeColor="text1"/>
        </w:rPr>
        <w:instrText xml:space="preserve"> ADDIN EN.CITE.DATA </w:instrText>
      </w:r>
      <w:r w:rsidR="0077072B" w:rsidRPr="00A85F46">
        <w:rPr>
          <w:rFonts w:cs="Arial"/>
          <w:color w:val="000000" w:themeColor="text1"/>
        </w:rPr>
      </w:r>
      <w:r w:rsidR="0077072B" w:rsidRPr="00A85F46">
        <w:rPr>
          <w:rFonts w:cs="Arial"/>
          <w:color w:val="000000" w:themeColor="text1"/>
        </w:rPr>
        <w:fldChar w:fldCharType="end"/>
      </w:r>
      <w:r w:rsidR="0087480D" w:rsidRPr="00A85F46">
        <w:rPr>
          <w:rFonts w:cs="Arial"/>
          <w:color w:val="000000" w:themeColor="text1"/>
        </w:rPr>
        <w:fldChar w:fldCharType="separate"/>
      </w:r>
      <w:r w:rsidR="0077072B" w:rsidRPr="00A85F46">
        <w:rPr>
          <w:rFonts w:cs="Arial"/>
          <w:noProof/>
          <w:color w:val="000000" w:themeColor="text1"/>
          <w:vertAlign w:val="superscript"/>
        </w:rPr>
        <w:t>13</w:t>
      </w:r>
      <w:r w:rsidR="0087480D" w:rsidRPr="00A85F46">
        <w:rPr>
          <w:rFonts w:cs="Arial"/>
          <w:color w:val="000000" w:themeColor="text1"/>
        </w:rPr>
        <w:fldChar w:fldCharType="end"/>
      </w:r>
      <w:r w:rsidR="009D3117" w:rsidRPr="00A85F46">
        <w:rPr>
          <w:rFonts w:cs="Arial"/>
          <w:color w:val="000000" w:themeColor="text1"/>
        </w:rPr>
        <w:t>.</w:t>
      </w:r>
    </w:p>
    <w:p w14:paraId="6AF3BD45" w14:textId="77777777" w:rsidR="00A37F39" w:rsidRPr="00A85F46" w:rsidRDefault="00A37F39" w:rsidP="00A85F46">
      <w:pPr>
        <w:tabs>
          <w:tab w:val="left" w:pos="9990"/>
        </w:tabs>
        <w:ind w:left="540" w:right="450"/>
        <w:jc w:val="both"/>
        <w:rPr>
          <w:rFonts w:cs="Arial"/>
          <w:color w:val="000000" w:themeColor="text1"/>
        </w:rPr>
      </w:pPr>
    </w:p>
    <w:p w14:paraId="530F4AC9" w14:textId="2AE65060" w:rsidR="005044A6" w:rsidRPr="00A85F46" w:rsidRDefault="007E0678" w:rsidP="00A85F46">
      <w:pPr>
        <w:tabs>
          <w:tab w:val="left" w:pos="9990"/>
        </w:tabs>
        <w:ind w:left="540" w:right="450"/>
        <w:jc w:val="both"/>
        <w:rPr>
          <w:rFonts w:cs="Arial"/>
          <w:color w:val="000000" w:themeColor="text1"/>
        </w:rPr>
      </w:pPr>
      <w:r w:rsidRPr="00A85F46">
        <w:rPr>
          <w:rFonts w:cs="Arial"/>
          <w:color w:val="000000" w:themeColor="text1"/>
        </w:rPr>
        <w:t xml:space="preserve">Similar </w:t>
      </w:r>
      <w:r w:rsidR="00A37F39" w:rsidRPr="00A85F46">
        <w:rPr>
          <w:rFonts w:cs="Arial"/>
          <w:color w:val="000000" w:themeColor="text1"/>
        </w:rPr>
        <w:t>changes have</w:t>
      </w:r>
      <w:r w:rsidRPr="00A85F46">
        <w:rPr>
          <w:rFonts w:cs="Arial"/>
          <w:color w:val="000000" w:themeColor="text1"/>
        </w:rPr>
        <w:t xml:space="preserve"> been observed </w:t>
      </w:r>
      <w:r w:rsidRPr="00A85F46">
        <w:rPr>
          <w:rFonts w:cs="Arial"/>
          <w:i/>
          <w:color w:val="000000" w:themeColor="text1"/>
        </w:rPr>
        <w:t>in vivo</w:t>
      </w:r>
      <w:r w:rsidRPr="00A85F46">
        <w:rPr>
          <w:rFonts w:cs="Arial"/>
          <w:color w:val="000000" w:themeColor="text1"/>
        </w:rPr>
        <w:t>. For example, a well</w:t>
      </w:r>
      <w:r w:rsidR="00714C27" w:rsidRPr="00A85F46">
        <w:rPr>
          <w:rFonts w:cs="Arial"/>
          <w:color w:val="000000" w:themeColor="text1"/>
        </w:rPr>
        <w:t>-</w:t>
      </w:r>
      <w:r w:rsidRPr="00A85F46">
        <w:rPr>
          <w:rFonts w:cs="Arial"/>
          <w:color w:val="000000" w:themeColor="text1"/>
        </w:rPr>
        <w:t xml:space="preserve">characterized patient-derived prostate adenocarcinoma xenograft implanted into the subrenal capsule of mice develops small cell NEPC following castration </w:t>
      </w:r>
      <w:r w:rsidR="00956EB9" w:rsidRPr="00A85F46">
        <w:rPr>
          <w:rFonts w:cs="Arial"/>
          <w:color w:val="000000" w:themeColor="text1"/>
        </w:rPr>
        <w:fldChar w:fldCharType="begin">
          <w:fldData xml:space="preserve">PEVuZE5vdGU+PENpdGU+PEF1dGhvcj5MaW48L0F1dGhvcj48WWVhcj4yMDE0PC9ZZWFyPjxSZWNO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</w:fldData>
        </w:fldChar>
      </w:r>
      <w:r w:rsidR="00A85F46" w:rsidRPr="00A85F46">
        <w:rPr>
          <w:rFonts w:cs="Arial"/>
          <w:color w:val="000000" w:themeColor="text1"/>
        </w:rPr>
        <w:instrText xml:space="preserve"> ADDIN EN.CITE </w:instrText>
      </w:r>
      <w:r w:rsidR="00A85F46" w:rsidRPr="00A85F46">
        <w:rPr>
          <w:rFonts w:cs="Arial"/>
          <w:color w:val="000000" w:themeColor="text1"/>
        </w:rPr>
        <w:fldChar w:fldCharType="begin">
          <w:fldData xml:space="preserve">PEVuZE5vdGU+PENpdGU+PEF1dGhvcj5MaW48L0F1dGhvcj48WWVhcj4yMDE0PC9ZZWFyPjxSZWNO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</w:fldData>
        </w:fldChar>
      </w:r>
      <w:r w:rsidR="00A85F46" w:rsidRPr="00A85F46">
        <w:rPr>
          <w:rFonts w:cs="Arial"/>
          <w:color w:val="000000" w:themeColor="text1"/>
        </w:rPr>
        <w:instrText xml:space="preserve"> ADDIN EN.CITE.DATA </w:instrText>
      </w:r>
      <w:r w:rsidR="00A85F46" w:rsidRPr="00A85F46">
        <w:rPr>
          <w:rFonts w:cs="Arial"/>
          <w:color w:val="000000" w:themeColor="text1"/>
        </w:rPr>
      </w:r>
      <w:r w:rsidR="00A85F46" w:rsidRPr="00A85F46">
        <w:rPr>
          <w:rFonts w:cs="Arial"/>
          <w:color w:val="000000" w:themeColor="text1"/>
        </w:rPr>
        <w:fldChar w:fldCharType="end"/>
      </w:r>
      <w:r w:rsidR="00956EB9" w:rsidRPr="00A85F46">
        <w:rPr>
          <w:rFonts w:cs="Arial"/>
          <w:color w:val="000000" w:themeColor="text1"/>
        </w:rPr>
        <w:fldChar w:fldCharType="separate"/>
      </w:r>
      <w:r w:rsidR="00A85F46" w:rsidRPr="00A85F46">
        <w:rPr>
          <w:rFonts w:cs="Arial"/>
          <w:noProof/>
          <w:color w:val="000000" w:themeColor="text1"/>
          <w:vertAlign w:val="superscript"/>
        </w:rPr>
        <w:t>21</w:t>
      </w:r>
      <w:r w:rsidR="00956EB9" w:rsidRPr="00A85F46">
        <w:rPr>
          <w:rFonts w:cs="Arial"/>
          <w:color w:val="000000" w:themeColor="text1"/>
        </w:rPr>
        <w:fldChar w:fldCharType="end"/>
      </w:r>
      <w:r w:rsidR="006D0AB5" w:rsidRPr="00A85F46">
        <w:rPr>
          <w:rFonts w:cs="Arial"/>
          <w:color w:val="000000" w:themeColor="text1"/>
        </w:rPr>
        <w:t xml:space="preserve">, </w:t>
      </w:r>
      <w:r w:rsidRPr="00A85F46">
        <w:rPr>
          <w:rFonts w:cs="Arial"/>
          <w:color w:val="000000" w:themeColor="text1"/>
        </w:rPr>
        <w:t>which phenotypically resemble</w:t>
      </w:r>
      <w:r w:rsidR="006D0AB5" w:rsidRPr="00A85F46">
        <w:rPr>
          <w:rFonts w:cs="Arial"/>
          <w:color w:val="000000" w:themeColor="text1"/>
        </w:rPr>
        <w:t>s</w:t>
      </w:r>
      <w:r w:rsidRPr="00A85F46">
        <w:rPr>
          <w:rFonts w:cs="Arial"/>
          <w:color w:val="000000" w:themeColor="text1"/>
        </w:rPr>
        <w:t xml:space="preserve"> other lines that were generated from bone fide NEPC tumor tissue (e.g. LTL352, LTL370</w:t>
      </w:r>
      <w:r w:rsidR="00956EB9" w:rsidRPr="00A85F46">
        <w:rPr>
          <w:rFonts w:cs="Arial"/>
          <w:color w:val="000000" w:themeColor="text1"/>
        </w:rPr>
        <w:fldChar w:fldCharType="begin">
          <w:fldData xml:space="preserve">PEVuZE5vdGU+PENpdGU+PEF1dGhvcj5MaW48L0F1dGhvcj48WWVhcj4yMDE0PC9ZZWFyPjxSZWNO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</w:fldData>
        </w:fldChar>
      </w:r>
      <w:r w:rsidR="00A85F46" w:rsidRPr="00A85F46">
        <w:rPr>
          <w:rFonts w:cs="Arial"/>
          <w:color w:val="000000" w:themeColor="text1"/>
        </w:rPr>
        <w:instrText xml:space="preserve"> ADDIN EN.CITE </w:instrText>
      </w:r>
      <w:r w:rsidR="00A85F46" w:rsidRPr="00A85F46">
        <w:rPr>
          <w:rFonts w:cs="Arial"/>
          <w:color w:val="000000" w:themeColor="text1"/>
        </w:rPr>
        <w:fldChar w:fldCharType="begin">
          <w:fldData xml:space="preserve">PEVuZE5vdGU+PENpdGU+PEF1dGhvcj5MaW48L0F1dGhvcj48WWVhcj4yMDE0PC9ZZWFyPjxSZWNO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</w:fldData>
        </w:fldChar>
      </w:r>
      <w:r w:rsidR="00A85F46" w:rsidRPr="00A85F46">
        <w:rPr>
          <w:rFonts w:cs="Arial"/>
          <w:color w:val="000000" w:themeColor="text1"/>
        </w:rPr>
        <w:instrText xml:space="preserve"> ADDIN EN.CITE.DATA </w:instrText>
      </w:r>
      <w:r w:rsidR="00A85F46" w:rsidRPr="00A85F46">
        <w:rPr>
          <w:rFonts w:cs="Arial"/>
          <w:color w:val="000000" w:themeColor="text1"/>
        </w:rPr>
      </w:r>
      <w:r w:rsidR="00A85F46" w:rsidRPr="00A85F46">
        <w:rPr>
          <w:rFonts w:cs="Arial"/>
          <w:color w:val="000000" w:themeColor="text1"/>
        </w:rPr>
        <w:fldChar w:fldCharType="end"/>
      </w:r>
      <w:r w:rsidR="00956EB9" w:rsidRPr="00A85F46">
        <w:rPr>
          <w:rFonts w:cs="Arial"/>
          <w:color w:val="000000" w:themeColor="text1"/>
        </w:rPr>
        <w:fldChar w:fldCharType="separate"/>
      </w:r>
      <w:r w:rsidR="00A85F46" w:rsidRPr="00A85F46">
        <w:rPr>
          <w:rFonts w:cs="Arial"/>
          <w:noProof/>
          <w:color w:val="000000" w:themeColor="text1"/>
          <w:vertAlign w:val="superscript"/>
        </w:rPr>
        <w:t>21</w:t>
      </w:r>
      <w:r w:rsidR="00956EB9" w:rsidRPr="00A85F46">
        <w:rPr>
          <w:rFonts w:cs="Arial"/>
          <w:color w:val="000000" w:themeColor="text1"/>
        </w:rPr>
        <w:fldChar w:fldCharType="end"/>
      </w:r>
      <w:r w:rsidRPr="00A85F46">
        <w:rPr>
          <w:rFonts w:cs="Arial"/>
          <w:color w:val="000000" w:themeColor="text1"/>
        </w:rPr>
        <w:t>, LuCAP-49</w:t>
      </w:r>
      <w:r w:rsidR="00956EB9" w:rsidRPr="00A85F46">
        <w:rPr>
          <w:rFonts w:cs="Arial"/>
          <w:color w:val="000000" w:themeColor="text1"/>
        </w:rPr>
        <w:fldChar w:fldCharType="begin"/>
      </w:r>
      <w:r w:rsidR="00A85F46" w:rsidRPr="00A85F46">
        <w:rPr>
          <w:rFonts w:cs="Arial"/>
          <w:color w:val="000000" w:themeColor="text1"/>
        </w:rPr>
        <w:instrText xml:space="preserve"> ADDIN EN.CITE &lt;EndNote&gt;&lt;Cite&gt;&lt;Author&gt;True&lt;/Author&gt;&lt;Year&gt;2002&lt;/Year&gt;&lt;RecNum&gt;107&lt;/RecNum&gt;&lt;DisplayText&gt;&lt;style face="superscript"&gt;22&lt;/style&gt;&lt;/DisplayText&gt;&lt;record&gt;&lt;rec-number&gt;107&lt;/rec-number&gt;&lt;foreign-keys&gt;&lt;key app="EN" db-id="aef9wde29aa0sger2pavwt582w0trwdtwzp0" timestamp="1492047989"&gt;107&lt;/key&gt;&lt;/foreign-keys&gt;&lt;ref-type name="Journal Article"&gt;17&lt;/ref-type&gt;&lt;contributors&gt;&lt;authors&gt;&lt;author&gt;True, L. D.&lt;/author&gt;&lt;author&gt;Buhler, K.&lt;/author&gt;&lt;author&gt;Quinn, J.&lt;/author&gt;&lt;author&gt;Williams, E.&lt;/author&gt;&lt;author&gt;Nelson, P. S.&lt;/author&gt;&lt;author&gt;Clegg, N.&lt;/author&gt;&lt;author&gt;Macoska, J. A.&lt;/author&gt;&lt;author&gt;Norwood, T.&lt;/author&gt;&lt;author&gt;Liu, A.&lt;/author&gt;&lt;author&gt;Ellis, W.&lt;/author&gt;&lt;author&gt;Lange, P.&lt;/author&gt;&lt;author&gt;Vessella, R.&lt;/author&gt;&lt;/authors&gt;&lt;/contributors&gt;&lt;auth-address&gt;Department of Pathology, University of Washington, Seattle, Washington, USA. ltrue@u.washington.edu&lt;/auth-address&gt;&lt;titles&gt;&lt;title&gt;A neuroendocrine/small cell prostate carcinoma xenograft-LuCaP 49&lt;/title&gt;&lt;secondary-title&gt;Am J Pathol&lt;/secondary-title&gt;&lt;/titles&gt;&lt;periodical&gt;&lt;full-title&gt;Am J Pathol&lt;/full-title&gt;&lt;/periodical&gt;&lt;pages&gt;705-15&lt;/pages&gt;&lt;volume&gt;161&lt;/volume&gt;&lt;number&gt;2&lt;/number&gt;&lt;keywords&gt;&lt;keyword&gt;Aged&lt;/keyword&gt;&lt;keyword&gt;Animals&lt;/keyword&gt;&lt;keyword&gt;*Carcinoma, Neuroendocrine/pathology&lt;/keyword&gt;&lt;keyword&gt;*Disease Models, Animal&lt;/keyword&gt;&lt;keyword&gt;Human&lt;/keyword&gt;&lt;keyword&gt;Male&lt;/keyword&gt;&lt;keyword&gt;Mice&lt;/keyword&gt;&lt;keyword&gt;Mice, Nude&lt;/keyword&gt;&lt;keyword&gt;Neoplasm Transplantation&lt;/keyword&gt;&lt;keyword&gt;*Prostatic Neoplasms/pathology&lt;/keyword&gt;&lt;keyword&gt;Support, Non-U.S. Gov&amp;apos;t&lt;/keyword&gt;&lt;keyword&gt;Support, U.S. Gov&amp;apos;t, P.H.S.&lt;/keyword&gt;&lt;keyword&gt;Transplantation, Heterologous&lt;/keyword&gt;&lt;/keywords&gt;&lt;dates&gt;&lt;year&gt;2002&lt;/year&gt;&lt;pub-dates&gt;&lt;date&gt;Aug&lt;/date&gt;&lt;/pub-dates&gt;&lt;/dates&gt;&lt;accession-num&gt;12163395&lt;/accession-num&gt;&lt;urls&gt;&lt;related-urls&gt;&lt;url&gt;http://www.ncbi.nlm.nih.gov/entrez/query.fcgi?cmd=Retrieve&amp;amp;db=PubMed&amp;amp;dopt=Citation&amp;amp;list_uids=12163395&lt;/url&gt;&lt;/related-urls&gt;&lt;/urls&gt;&lt;/record&gt;&lt;/Cite&gt;&lt;/EndNote&gt;</w:instrText>
      </w:r>
      <w:r w:rsidR="00956EB9" w:rsidRPr="00A85F46">
        <w:rPr>
          <w:rFonts w:cs="Arial"/>
          <w:color w:val="000000" w:themeColor="text1"/>
        </w:rPr>
        <w:fldChar w:fldCharType="separate"/>
      </w:r>
      <w:r w:rsidR="00A85F46" w:rsidRPr="00A85F46">
        <w:rPr>
          <w:rFonts w:cs="Arial"/>
          <w:noProof/>
          <w:color w:val="000000" w:themeColor="text1"/>
          <w:vertAlign w:val="superscript"/>
        </w:rPr>
        <w:t>22</w:t>
      </w:r>
      <w:r w:rsidR="00956EB9" w:rsidRPr="00A85F46">
        <w:rPr>
          <w:rFonts w:cs="Arial"/>
          <w:color w:val="000000" w:themeColor="text1"/>
        </w:rPr>
        <w:fldChar w:fldCharType="end"/>
      </w:r>
      <w:r w:rsidRPr="00A85F46">
        <w:rPr>
          <w:rFonts w:cs="Arial"/>
          <w:color w:val="000000" w:themeColor="text1"/>
        </w:rPr>
        <w:t>, UCRU-PR-2</w:t>
      </w:r>
      <w:r w:rsidR="00956EB9" w:rsidRPr="00A85F46">
        <w:rPr>
          <w:rFonts w:cs="Arial"/>
          <w:color w:val="000000" w:themeColor="text1"/>
        </w:rPr>
        <w:fldChar w:fldCharType="begin">
          <w:fldData xml:space="preserve">PEVuZE5vdGU+PENpdGU+PEF1dGhvcj52YW4gSGFhZnRlbi1EYXk8L0F1dGhvcj48WWVhcj4xOTg3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</w:fldData>
        </w:fldChar>
      </w:r>
      <w:r w:rsidR="00A85F46" w:rsidRPr="00A85F46">
        <w:rPr>
          <w:rFonts w:cs="Arial"/>
          <w:color w:val="000000" w:themeColor="text1"/>
        </w:rPr>
        <w:instrText xml:space="preserve"> ADDIN EN.CITE </w:instrText>
      </w:r>
      <w:r w:rsidR="00A85F46" w:rsidRPr="00A85F46">
        <w:rPr>
          <w:rFonts w:cs="Arial"/>
          <w:color w:val="000000" w:themeColor="text1"/>
        </w:rPr>
        <w:fldChar w:fldCharType="begin">
          <w:fldData xml:space="preserve">PEVuZE5vdGU+PENpdGU+PEF1dGhvcj52YW4gSGFhZnRlbi1EYXk8L0F1dGhvcj48WWVhcj4xOTg3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</w:fldData>
        </w:fldChar>
      </w:r>
      <w:r w:rsidR="00A85F46" w:rsidRPr="00A85F46">
        <w:rPr>
          <w:rFonts w:cs="Arial"/>
          <w:color w:val="000000" w:themeColor="text1"/>
        </w:rPr>
        <w:instrText xml:space="preserve"> ADDIN EN.CITE.DATA </w:instrText>
      </w:r>
      <w:r w:rsidR="00A85F46" w:rsidRPr="00A85F46">
        <w:rPr>
          <w:rFonts w:cs="Arial"/>
          <w:color w:val="000000" w:themeColor="text1"/>
        </w:rPr>
      </w:r>
      <w:r w:rsidR="00A85F46" w:rsidRPr="00A85F46">
        <w:rPr>
          <w:rFonts w:cs="Arial"/>
          <w:color w:val="000000" w:themeColor="text1"/>
        </w:rPr>
        <w:fldChar w:fldCharType="end"/>
      </w:r>
      <w:r w:rsidR="00956EB9" w:rsidRPr="00A85F46">
        <w:rPr>
          <w:rFonts w:cs="Arial"/>
          <w:color w:val="000000" w:themeColor="text1"/>
        </w:rPr>
        <w:fldChar w:fldCharType="separate"/>
      </w:r>
      <w:r w:rsidR="00A85F46" w:rsidRPr="00A85F46">
        <w:rPr>
          <w:rFonts w:cs="Arial"/>
          <w:noProof/>
          <w:color w:val="000000" w:themeColor="text1"/>
          <w:vertAlign w:val="superscript"/>
        </w:rPr>
        <w:t>23</w:t>
      </w:r>
      <w:r w:rsidR="00956EB9" w:rsidRPr="00A85F46">
        <w:rPr>
          <w:rFonts w:cs="Arial"/>
          <w:color w:val="000000" w:themeColor="text1"/>
        </w:rPr>
        <w:fldChar w:fldCharType="end"/>
      </w:r>
      <w:r w:rsidRPr="00A85F46">
        <w:rPr>
          <w:rFonts w:cs="Arial"/>
          <w:color w:val="000000" w:themeColor="text1"/>
        </w:rPr>
        <w:t xml:space="preserve"> and WISH-PC2</w:t>
      </w:r>
      <w:r w:rsidR="00956EB9" w:rsidRPr="00A85F46">
        <w:rPr>
          <w:rFonts w:cs="Arial"/>
          <w:color w:val="000000" w:themeColor="text1"/>
        </w:rPr>
        <w:fldChar w:fldCharType="begin"/>
      </w:r>
      <w:r w:rsidR="00A85F46" w:rsidRPr="00A85F46">
        <w:rPr>
          <w:rFonts w:cs="Arial"/>
          <w:color w:val="000000" w:themeColor="text1"/>
        </w:rPr>
        <w:instrText xml:space="preserve"> ADDIN EN.CITE &lt;EndNote&gt;&lt;Cite&gt;&lt;Author&gt;Pinthus&lt;/Author&gt;&lt;Year&gt;2000&lt;/Year&gt;&lt;RecNum&gt;109&lt;/RecNum&gt;&lt;DisplayText&gt;&lt;style face="superscript"&gt;24&lt;/style&gt;&lt;/DisplayText&gt;&lt;record&gt;&lt;rec-number&gt;109&lt;/rec-number&gt;&lt;foreign-keys&gt;&lt;key app="EN" db-id="aef9wde29aa0sger2pavwt582w0trwdtwzp0" timestamp="1492047989"&gt;109&lt;/key&gt;&lt;/foreign-keys&gt;&lt;ref-type name="Journal Article"&gt;17&lt;/ref-type&gt;&lt;contributors&gt;&lt;authors&gt;&lt;author&gt;Pinthus, J. H.&lt;/author&gt;&lt;author&gt;Waks, T.&lt;/author&gt;&lt;author&gt;Schindler, D. G.&lt;/author&gt;&lt;author&gt;Harmelin, A.&lt;/author&gt;&lt;author&gt;Said, J. W.&lt;/author&gt;&lt;author&gt;Belldegrun, A.&lt;/author&gt;&lt;author&gt;Ramon, J.&lt;/author&gt;&lt;author&gt;Eshhar, Z.&lt;/author&gt;&lt;/authors&gt;&lt;/contributors&gt;&lt;auth-address&gt;Department of Immunology, The Weizmann Institute of Science, Rehovot, Israel.&lt;/auth-address&gt;&lt;titles&gt;&lt;title&gt;WISH-PC2: a unique xenograft model of human prostatic small cell carcinoma&lt;/title&gt;&lt;secondary-title&gt;Cancer Res&lt;/secondary-title&gt;&lt;/titles&gt;&lt;periodical&gt;&lt;full-title&gt;Cancer Res&lt;/full-title&gt;&lt;abbr-1&gt;Cancer research&lt;/abbr-1&gt;&lt;/periodical&gt;&lt;pages&gt;6563-7&lt;/pages&gt;&lt;volume&gt;60&lt;/volume&gt;&lt;number&gt;23&lt;/number&gt;&lt;keywords&gt;&lt;keyword&gt;Adenocarcinoma/pathology&lt;/keyword&gt;&lt;keyword&gt;Aged&lt;/keyword&gt;&lt;keyword&gt;Animals&lt;/keyword&gt;&lt;keyword&gt;Carcinoma, Small Cell/drug therapy/*pathology&lt;/keyword&gt;&lt;keyword&gt;Cell Differentiation/physiology&lt;/keyword&gt;&lt;keyword&gt;Cell Division/physiology&lt;/keyword&gt;&lt;keyword&gt;*Disease Models, Animal&lt;/keyword&gt;&lt;keyword&gt;Humans&lt;/keyword&gt;&lt;keyword&gt;Male&lt;/keyword&gt;&lt;keyword&gt;Mice&lt;/keyword&gt;&lt;keyword&gt;Mice, Inbred BALB C&lt;/keyword&gt;&lt;keyword&gt;Mice, Inbred NOD&lt;/keyword&gt;&lt;keyword&gt;Mice, SCID&lt;/keyword&gt;&lt;keyword&gt;Phenotype&lt;/keyword&gt;&lt;keyword&gt;Prostatic Neoplasms/drug therapy/*pathology&lt;/keyword&gt;&lt;keyword&gt;Tumor Cells, Cultured&lt;/keyword&gt;&lt;keyword&gt;Xenograft Model Antitumor Assays/*methods&lt;/keyword&gt;&lt;/keywords&gt;&lt;dates&gt;&lt;year&gt;2000&lt;/year&gt;&lt;pub-dates&gt;&lt;date&gt;Dec 1&lt;/date&gt;&lt;/pub-dates&gt;&lt;/dates&gt;&lt;isbn&gt;0008-5472 (Print)&amp;#xD;0008-5472 (Linking)&lt;/isbn&gt;&lt;accession-num&gt;11118033&lt;/accession-num&gt;&lt;urls&gt;&lt;related-urls&gt;&lt;url&gt;http://www.ncbi.nlm.nih.gov/pubmed/11118033&lt;/url&gt;&lt;/related-urls&gt;&lt;/urls&gt;&lt;/record&gt;&lt;/Cite&gt;&lt;/EndNote&gt;</w:instrText>
      </w:r>
      <w:r w:rsidR="00956EB9" w:rsidRPr="00A85F46">
        <w:rPr>
          <w:rFonts w:cs="Arial"/>
          <w:color w:val="000000" w:themeColor="text1"/>
        </w:rPr>
        <w:fldChar w:fldCharType="separate"/>
      </w:r>
      <w:r w:rsidR="00A85F46" w:rsidRPr="00A85F46">
        <w:rPr>
          <w:rFonts w:cs="Arial"/>
          <w:noProof/>
          <w:color w:val="000000" w:themeColor="text1"/>
          <w:vertAlign w:val="superscript"/>
        </w:rPr>
        <w:t>24</w:t>
      </w:r>
      <w:r w:rsidR="00956EB9" w:rsidRPr="00A85F46">
        <w:rPr>
          <w:rFonts w:cs="Arial"/>
          <w:color w:val="000000" w:themeColor="text1"/>
        </w:rPr>
        <w:fldChar w:fldCharType="end"/>
      </w:r>
      <w:r w:rsidRPr="00A85F46">
        <w:rPr>
          <w:rFonts w:cs="Arial"/>
          <w:color w:val="000000" w:themeColor="text1"/>
        </w:rPr>
        <w:t>)</w:t>
      </w:r>
      <w:r w:rsidR="005044A6" w:rsidRPr="00A85F46">
        <w:rPr>
          <w:rFonts w:cs="Arial"/>
          <w:color w:val="000000" w:themeColor="text1"/>
        </w:rPr>
        <w:t xml:space="preserve">. The xenograft </w:t>
      </w:r>
      <w:r w:rsidR="006D0AB5" w:rsidRPr="00A85F46">
        <w:rPr>
          <w:rFonts w:cs="Arial"/>
          <w:color w:val="000000" w:themeColor="text1"/>
        </w:rPr>
        <w:t xml:space="preserve"> </w:t>
      </w:r>
      <w:r w:rsidR="0087480D" w:rsidRPr="00A85F46">
        <w:rPr>
          <w:rFonts w:cs="Arial"/>
          <w:color w:val="000000" w:themeColor="text1"/>
        </w:rPr>
        <w:t>retains genomic alterations from its prostate adenocarcinoma precursor</w:t>
      </w:r>
      <w:r w:rsidR="0087480D" w:rsidRPr="00A85F46">
        <w:rPr>
          <w:rFonts w:cs="Arial"/>
          <w:color w:val="000000" w:themeColor="text1"/>
        </w:rPr>
        <w:fldChar w:fldCharType="begin">
          <w:fldData xml:space="preserve">PEVuZE5vdGU+PENpdGU+PEF1dGhvcj5MaW48L0F1dGhvcj48WWVhcj4yMDE0PC9ZZWFyPjxSZWNO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</w:fldData>
        </w:fldChar>
      </w:r>
      <w:r w:rsidR="00A85F46" w:rsidRPr="00A85F46">
        <w:rPr>
          <w:rFonts w:cs="Arial"/>
          <w:color w:val="000000" w:themeColor="text1"/>
        </w:rPr>
        <w:instrText xml:space="preserve"> ADDIN EN.CITE </w:instrText>
      </w:r>
      <w:r w:rsidR="00A85F46" w:rsidRPr="00A85F46">
        <w:rPr>
          <w:rFonts w:cs="Arial"/>
          <w:color w:val="000000" w:themeColor="text1"/>
        </w:rPr>
        <w:fldChar w:fldCharType="begin">
          <w:fldData xml:space="preserve">PEVuZE5vdGU+PENpdGU+PEF1dGhvcj5MaW48L0F1dGhvcj48WWVhcj4yMDE0PC9ZZWFyPjxSZWNO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</w:fldData>
        </w:fldChar>
      </w:r>
      <w:r w:rsidR="00A85F46" w:rsidRPr="00A85F46">
        <w:rPr>
          <w:rFonts w:cs="Arial"/>
          <w:color w:val="000000" w:themeColor="text1"/>
        </w:rPr>
        <w:instrText xml:space="preserve"> ADDIN EN.CITE.DATA </w:instrText>
      </w:r>
      <w:r w:rsidR="00A85F46" w:rsidRPr="00A85F46">
        <w:rPr>
          <w:rFonts w:cs="Arial"/>
          <w:color w:val="000000" w:themeColor="text1"/>
        </w:rPr>
      </w:r>
      <w:r w:rsidR="00A85F46" w:rsidRPr="00A85F46">
        <w:rPr>
          <w:rFonts w:cs="Arial"/>
          <w:color w:val="000000" w:themeColor="text1"/>
        </w:rPr>
        <w:fldChar w:fldCharType="end"/>
      </w:r>
      <w:r w:rsidR="0087480D" w:rsidRPr="00A85F46">
        <w:rPr>
          <w:rFonts w:cs="Arial"/>
          <w:color w:val="000000" w:themeColor="text1"/>
        </w:rPr>
        <w:fldChar w:fldCharType="separate"/>
      </w:r>
      <w:r w:rsidR="00A85F46" w:rsidRPr="00A85F46">
        <w:rPr>
          <w:rFonts w:cs="Arial"/>
          <w:noProof/>
          <w:color w:val="000000" w:themeColor="text1"/>
          <w:vertAlign w:val="superscript"/>
        </w:rPr>
        <w:t>21</w:t>
      </w:r>
      <w:r w:rsidR="0087480D" w:rsidRPr="00A85F46">
        <w:rPr>
          <w:rFonts w:cs="Arial"/>
          <w:color w:val="000000" w:themeColor="text1"/>
        </w:rPr>
        <w:fldChar w:fldCharType="end"/>
      </w:r>
      <w:r w:rsidR="0087480D" w:rsidRPr="00A85F46">
        <w:rPr>
          <w:rFonts w:cs="Arial"/>
          <w:color w:val="000000" w:themeColor="text1"/>
        </w:rPr>
        <w:t xml:space="preserve"> and an expression profile similar to clinical NEPC samples (e.g. up-regulation of PEG10, NE markers and repression of REST</w:t>
      </w:r>
      <w:r w:rsidR="0087480D" w:rsidRPr="00A85F46">
        <w:rPr>
          <w:rFonts w:cs="Arial"/>
          <w:color w:val="000000" w:themeColor="text1"/>
        </w:rPr>
        <w:fldChar w:fldCharType="begin">
          <w:fldData xml:space="preserve">PEVuZE5vdGU+PENpdGU+PEF1dGhvcj5MYXB1azwvQXV0aG9yPjxZZWFyPjIwMTI8L1llYXI+PFJl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</w:fldData>
        </w:fldChar>
      </w:r>
      <w:r w:rsidR="00A85F46" w:rsidRPr="00A85F46">
        <w:rPr>
          <w:rFonts w:cs="Arial"/>
          <w:color w:val="000000" w:themeColor="text1"/>
        </w:rPr>
        <w:instrText xml:space="preserve"> ADDIN EN.CITE </w:instrText>
      </w:r>
      <w:r w:rsidR="00A85F46" w:rsidRPr="00A85F46">
        <w:rPr>
          <w:rFonts w:cs="Arial"/>
          <w:color w:val="000000" w:themeColor="text1"/>
        </w:rPr>
        <w:fldChar w:fldCharType="begin">
          <w:fldData xml:space="preserve">PEVuZE5vdGU+PENpdGU+PEF1dGhvcj5MYXB1azwvQXV0aG9yPjxZZWFyPjIwMTI8L1llYXI+PFJl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</w:fldData>
        </w:fldChar>
      </w:r>
      <w:r w:rsidR="00A85F46" w:rsidRPr="00A85F46">
        <w:rPr>
          <w:rFonts w:cs="Arial"/>
          <w:color w:val="000000" w:themeColor="text1"/>
        </w:rPr>
        <w:instrText xml:space="preserve"> ADDIN EN.CITE.DATA </w:instrText>
      </w:r>
      <w:r w:rsidR="00A85F46" w:rsidRPr="00A85F46">
        <w:rPr>
          <w:rFonts w:cs="Arial"/>
          <w:color w:val="000000" w:themeColor="text1"/>
        </w:rPr>
      </w:r>
      <w:r w:rsidR="00A85F46" w:rsidRPr="00A85F46">
        <w:rPr>
          <w:rFonts w:cs="Arial"/>
          <w:color w:val="000000" w:themeColor="text1"/>
        </w:rPr>
        <w:fldChar w:fldCharType="end"/>
      </w:r>
      <w:r w:rsidR="0087480D" w:rsidRPr="00A85F46">
        <w:rPr>
          <w:rFonts w:cs="Arial"/>
          <w:color w:val="000000" w:themeColor="text1"/>
        </w:rPr>
        <w:fldChar w:fldCharType="separate"/>
      </w:r>
      <w:r w:rsidR="00A85F46" w:rsidRPr="00A85F46">
        <w:rPr>
          <w:rFonts w:cs="Arial"/>
          <w:noProof/>
          <w:color w:val="000000" w:themeColor="text1"/>
          <w:vertAlign w:val="superscript"/>
        </w:rPr>
        <w:t>25</w:t>
      </w:r>
      <w:r w:rsidR="0087480D" w:rsidRPr="00A85F46">
        <w:rPr>
          <w:rFonts w:cs="Arial"/>
          <w:color w:val="000000" w:themeColor="text1"/>
        </w:rPr>
        <w:fldChar w:fldCharType="end"/>
      </w:r>
      <w:r w:rsidR="0087480D" w:rsidRPr="00A85F46">
        <w:rPr>
          <w:rFonts w:cs="Arial"/>
          <w:color w:val="000000" w:themeColor="text1"/>
        </w:rPr>
        <w:t xml:space="preserve"> and AR signaling)</w:t>
      </w:r>
      <w:r w:rsidR="0087480D" w:rsidRPr="00A85F46">
        <w:rPr>
          <w:rFonts w:cs="Arial"/>
          <w:color w:val="000000" w:themeColor="text1"/>
        </w:rPr>
        <w:fldChar w:fldCharType="begin">
          <w:fldData xml:space="preserve">PEVuZE5vdGU+PENpdGU+PEF1dGhvcj5Ba2FtYXRzdTwvQXV0aG9yPjxZZWFyPjIwMTU8L1llYXI+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</w:fldData>
        </w:fldChar>
      </w:r>
      <w:r w:rsidR="00A85F46" w:rsidRPr="00A85F46">
        <w:rPr>
          <w:rFonts w:cs="Arial"/>
          <w:color w:val="000000" w:themeColor="text1"/>
        </w:rPr>
        <w:instrText xml:space="preserve"> ADDIN EN.CITE </w:instrText>
      </w:r>
      <w:r w:rsidR="00A85F46" w:rsidRPr="00A85F46">
        <w:rPr>
          <w:rFonts w:cs="Arial"/>
          <w:color w:val="000000" w:themeColor="text1"/>
        </w:rPr>
        <w:fldChar w:fldCharType="begin">
          <w:fldData xml:space="preserve">PEVuZE5vdGU+PENpdGU+PEF1dGhvcj5Ba2FtYXRzdTwvQXV0aG9yPjxZZWFyPjIwMTU8L1llYXI+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</w:fldData>
        </w:fldChar>
      </w:r>
      <w:r w:rsidR="00A85F46" w:rsidRPr="00A85F46">
        <w:rPr>
          <w:rFonts w:cs="Arial"/>
          <w:color w:val="000000" w:themeColor="text1"/>
        </w:rPr>
        <w:instrText xml:space="preserve"> ADDIN EN.CITE.DATA </w:instrText>
      </w:r>
      <w:r w:rsidR="00A85F46" w:rsidRPr="00A85F46">
        <w:rPr>
          <w:rFonts w:cs="Arial"/>
          <w:color w:val="000000" w:themeColor="text1"/>
        </w:rPr>
      </w:r>
      <w:r w:rsidR="00A85F46" w:rsidRPr="00A85F46">
        <w:rPr>
          <w:rFonts w:cs="Arial"/>
          <w:color w:val="000000" w:themeColor="text1"/>
        </w:rPr>
        <w:fldChar w:fldCharType="end"/>
      </w:r>
      <w:r w:rsidR="0087480D" w:rsidRPr="00A85F46">
        <w:rPr>
          <w:rFonts w:cs="Arial"/>
          <w:color w:val="000000" w:themeColor="text1"/>
        </w:rPr>
        <w:fldChar w:fldCharType="separate"/>
      </w:r>
      <w:r w:rsidR="00A85F46" w:rsidRPr="00A85F46">
        <w:rPr>
          <w:rFonts w:cs="Arial"/>
          <w:noProof/>
          <w:color w:val="000000" w:themeColor="text1"/>
          <w:vertAlign w:val="superscript"/>
        </w:rPr>
        <w:t>26</w:t>
      </w:r>
      <w:r w:rsidR="0087480D" w:rsidRPr="00A85F46">
        <w:rPr>
          <w:rFonts w:cs="Arial"/>
          <w:color w:val="000000" w:themeColor="text1"/>
        </w:rPr>
        <w:fldChar w:fldCharType="end"/>
      </w:r>
      <w:r w:rsidR="006A0046" w:rsidRPr="00A85F46">
        <w:rPr>
          <w:rFonts w:cs="Arial"/>
          <w:color w:val="000000" w:themeColor="text1"/>
        </w:rPr>
        <w:t xml:space="preserve">.  </w:t>
      </w:r>
    </w:p>
    <w:p w14:paraId="0CB4EABF" w14:textId="77777777" w:rsidR="005044A6" w:rsidRPr="00A85F46" w:rsidRDefault="005044A6" w:rsidP="00A85F46">
      <w:pPr>
        <w:tabs>
          <w:tab w:val="left" w:pos="9990"/>
        </w:tabs>
        <w:ind w:left="540" w:right="450"/>
        <w:jc w:val="both"/>
        <w:rPr>
          <w:rFonts w:cs="Arial"/>
          <w:color w:val="000000" w:themeColor="text1"/>
        </w:rPr>
      </w:pPr>
    </w:p>
    <w:p w14:paraId="651FCC25" w14:textId="77777777" w:rsidR="00A85F46" w:rsidRDefault="00363832" w:rsidP="00A85F46">
      <w:pPr>
        <w:tabs>
          <w:tab w:val="left" w:pos="9990"/>
        </w:tabs>
        <w:ind w:left="540" w:right="450"/>
        <w:jc w:val="both"/>
        <w:rPr>
          <w:rFonts w:cs="Arial"/>
          <w:color w:val="000000" w:themeColor="text1"/>
        </w:rPr>
      </w:pPr>
      <w:r w:rsidRPr="00A85F46">
        <w:rPr>
          <w:rFonts w:cs="Arial"/>
          <w:color w:val="000000" w:themeColor="text1"/>
        </w:rPr>
        <w:t>Other p</w:t>
      </w:r>
      <w:r w:rsidR="00061C2A" w:rsidRPr="00A85F46">
        <w:rPr>
          <w:rFonts w:cs="Arial"/>
          <w:color w:val="000000" w:themeColor="text1"/>
        </w:rPr>
        <w:t xml:space="preserve">atient-derived prostate cancer xenograft models </w:t>
      </w:r>
      <w:r w:rsidR="00AD1576" w:rsidRPr="00A85F46">
        <w:rPr>
          <w:rFonts w:cs="Arial"/>
          <w:color w:val="000000" w:themeColor="text1"/>
        </w:rPr>
        <w:t xml:space="preserve">that </w:t>
      </w:r>
      <w:r w:rsidR="00061C2A" w:rsidRPr="00A85F46">
        <w:rPr>
          <w:rFonts w:cs="Arial"/>
          <w:color w:val="000000" w:themeColor="text1"/>
        </w:rPr>
        <w:t>show a mixed adenocarcinoma</w:t>
      </w:r>
      <w:r w:rsidR="00EE371B" w:rsidRPr="00A85F46">
        <w:rPr>
          <w:rFonts w:cs="Arial"/>
          <w:color w:val="000000" w:themeColor="text1"/>
        </w:rPr>
        <w:t xml:space="preserve"> and </w:t>
      </w:r>
      <w:r w:rsidR="00061C2A" w:rsidRPr="00A85F46">
        <w:rPr>
          <w:rFonts w:cs="Arial"/>
          <w:color w:val="000000" w:themeColor="text1"/>
        </w:rPr>
        <w:t>NEPC phenotype have been described (e.g. MDA PCA 144</w:t>
      </w:r>
      <w:r w:rsidR="00956EB9" w:rsidRPr="00A85F46">
        <w:rPr>
          <w:rFonts w:cs="Arial"/>
          <w:color w:val="000000" w:themeColor="text1"/>
        </w:rPr>
        <w:fldChar w:fldCharType="begin">
          <w:fldData xml:space="preserve">PEVuZE5vdGU+PENpdGU+PEF1dGhvcj5BcGFyaWNpbzwvQXV0aG9yPjxZZWFyPjIwMTE8L1llYXI+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</w:fldData>
        </w:fldChar>
      </w:r>
      <w:r w:rsidR="00A85F46" w:rsidRPr="00A85F46">
        <w:rPr>
          <w:rFonts w:cs="Arial"/>
          <w:color w:val="000000" w:themeColor="text1"/>
        </w:rPr>
        <w:instrText xml:space="preserve"> ADDIN EN.CITE </w:instrText>
      </w:r>
      <w:r w:rsidR="00A85F46" w:rsidRPr="00A85F46">
        <w:rPr>
          <w:rFonts w:cs="Arial"/>
          <w:color w:val="000000" w:themeColor="text1"/>
        </w:rPr>
        <w:fldChar w:fldCharType="begin">
          <w:fldData xml:space="preserve">PEVuZE5vdGU+PENpdGU+PEF1dGhvcj5BcGFyaWNpbzwvQXV0aG9yPjxZZWFyPjIwMTE8L1llYXI+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</w:fldData>
        </w:fldChar>
      </w:r>
      <w:r w:rsidR="00A85F46" w:rsidRPr="00A85F46">
        <w:rPr>
          <w:rFonts w:cs="Arial"/>
          <w:color w:val="000000" w:themeColor="text1"/>
        </w:rPr>
        <w:instrText xml:space="preserve"> ADDIN EN.CITE.DATA </w:instrText>
      </w:r>
      <w:r w:rsidR="00A85F46" w:rsidRPr="00A85F46">
        <w:rPr>
          <w:rFonts w:cs="Arial"/>
          <w:color w:val="000000" w:themeColor="text1"/>
        </w:rPr>
      </w:r>
      <w:r w:rsidR="00A85F46" w:rsidRPr="00A85F46">
        <w:rPr>
          <w:rFonts w:cs="Arial"/>
          <w:color w:val="000000" w:themeColor="text1"/>
        </w:rPr>
        <w:fldChar w:fldCharType="end"/>
      </w:r>
      <w:r w:rsidR="00956EB9" w:rsidRPr="00A85F46">
        <w:rPr>
          <w:rFonts w:cs="Arial"/>
          <w:color w:val="000000" w:themeColor="text1"/>
        </w:rPr>
        <w:fldChar w:fldCharType="separate"/>
      </w:r>
      <w:r w:rsidR="00A85F46" w:rsidRPr="00A85F46">
        <w:rPr>
          <w:rFonts w:cs="Arial"/>
          <w:noProof/>
          <w:color w:val="000000" w:themeColor="text1"/>
          <w:vertAlign w:val="superscript"/>
        </w:rPr>
        <w:t>27</w:t>
      </w:r>
      <w:r w:rsidR="00956EB9" w:rsidRPr="00A85F46">
        <w:rPr>
          <w:rFonts w:cs="Arial"/>
          <w:color w:val="000000" w:themeColor="text1"/>
        </w:rPr>
        <w:fldChar w:fldCharType="end"/>
      </w:r>
      <w:r w:rsidR="00061C2A" w:rsidRPr="00A85F46">
        <w:rPr>
          <w:rFonts w:cs="Arial"/>
          <w:color w:val="000000" w:themeColor="text1"/>
        </w:rPr>
        <w:t>) and androgen deprivation therapy (ADT) increase</w:t>
      </w:r>
      <w:r w:rsidR="00180E26" w:rsidRPr="00A85F46">
        <w:rPr>
          <w:rFonts w:cs="Arial"/>
          <w:color w:val="000000" w:themeColor="text1"/>
        </w:rPr>
        <w:t>s the number of</w:t>
      </w:r>
      <w:r w:rsidR="00061C2A" w:rsidRPr="00A85F46">
        <w:rPr>
          <w:rFonts w:cs="Arial"/>
          <w:color w:val="000000" w:themeColor="text1"/>
        </w:rPr>
        <w:t xml:space="preserve"> NE cells</w:t>
      </w:r>
      <w:r w:rsidR="00EE371B" w:rsidRPr="00A85F46">
        <w:rPr>
          <w:rFonts w:cs="Arial"/>
          <w:color w:val="000000" w:themeColor="text1"/>
        </w:rPr>
        <w:t xml:space="preserve"> </w:t>
      </w:r>
      <w:r w:rsidR="00180E26" w:rsidRPr="00A85F46">
        <w:rPr>
          <w:rFonts w:cs="Arial"/>
          <w:color w:val="000000" w:themeColor="text1"/>
        </w:rPr>
        <w:t xml:space="preserve">in these models </w:t>
      </w:r>
      <w:r w:rsidR="00061C2A" w:rsidRPr="00A85F46">
        <w:rPr>
          <w:rFonts w:cs="Arial"/>
          <w:color w:val="000000" w:themeColor="text1"/>
        </w:rPr>
        <w:t>(e.g. PC-310 and PC-295</w:t>
      </w:r>
      <w:r w:rsidR="00956EB9" w:rsidRPr="00A85F46">
        <w:rPr>
          <w:rFonts w:cs="Arial"/>
          <w:color w:val="000000" w:themeColor="text1"/>
        </w:rPr>
        <w:fldChar w:fldCharType="begin"/>
      </w:r>
      <w:r w:rsidR="00A85F46" w:rsidRPr="00A85F46">
        <w:rPr>
          <w:rFonts w:cs="Arial"/>
          <w:color w:val="000000" w:themeColor="text1"/>
        </w:rPr>
        <w:instrText xml:space="preserve"> ADDIN EN.CITE &lt;EndNote&gt;&lt;Cite&gt;&lt;Author&gt;Noordzij&lt;/Author&gt;&lt;Year&gt;1996&lt;/Year&gt;&lt;RecNum&gt;113&lt;/RecNum&gt;&lt;DisplayText&gt;&lt;style face="superscript"&gt;28&lt;/style&gt;&lt;/DisplayText&gt;&lt;record&gt;&lt;rec-number&gt;113&lt;/rec-number&gt;&lt;foreign-keys&gt;&lt;key app="EN" db-id="aef9wde29aa0sger2pavwt582w0trwdtwzp0" timestamp="1492047989"&gt;113&lt;/key&gt;&lt;/foreign-keys&gt;&lt;ref-type name="Journal Article"&gt;17&lt;/ref-type&gt;&lt;contributors&gt;&lt;authors&gt;&lt;author&gt;Noordzij, M. A.&lt;/author&gt;&lt;author&gt;van Weerden, W. M.&lt;/author&gt;&lt;author&gt;de Ridder, C. M.&lt;/author&gt;&lt;author&gt;van der Kwast, T. H.&lt;/author&gt;&lt;author&gt;Schroder, F. H.&lt;/author&gt;&lt;author&gt;van Steenbrugge, G. J.&lt;/author&gt;&lt;/authors&gt;&lt;/contributors&gt;&lt;auth-address&gt;Department of Urology, Erasmus University, Rotterdam, The Netherlands.&lt;/auth-address&gt;&lt;titles&gt;&lt;title&gt;Neuroendocrine differentiation in human prostatic tumor models&lt;/title&gt;&lt;secondary-title&gt;Am J Pathol&lt;/secondary-title&gt;&lt;/titles&gt;&lt;periodical&gt;&lt;full-title&gt;Am J Pathol&lt;/full-title&gt;&lt;/periodical&gt;&lt;pages&gt;859-71&lt;/pages&gt;&lt;volume&gt;149&lt;/volume&gt;&lt;number&gt;3&lt;/number&gt;&lt;keywords&gt;&lt;keyword&gt;Animals&lt;/keyword&gt;&lt;keyword&gt;Blotting, Western&lt;/keyword&gt;&lt;keyword&gt;Cell Differentiation/physiology&lt;/keyword&gt;&lt;keyword&gt;Cytoplasmic Granules/ultrastructure&lt;/keyword&gt;&lt;keyword&gt;Disease Models, Animal&lt;/keyword&gt;&lt;keyword&gt;Humans&lt;/keyword&gt;&lt;keyword&gt;Immunohistochemistry&lt;/keyword&gt;&lt;keyword&gt;Male&lt;/keyword&gt;&lt;keyword&gt;Mice&lt;/keyword&gt;&lt;keyword&gt;Mice, Inbred BALB C&lt;/keyword&gt;&lt;keyword&gt;Mice, Nude&lt;/keyword&gt;&lt;keyword&gt;Microscopy, Electron&lt;/keyword&gt;&lt;keyword&gt;Neoplasm Transplantation&lt;/keyword&gt;&lt;keyword&gt;Neurosecretory Systems/*pathology/physiology&lt;/keyword&gt;&lt;keyword&gt;Prostatic Neoplasms/chemistry/*pathology&lt;/keyword&gt;&lt;keyword&gt;Tumor Cells, Cultured&lt;/keyword&gt;&lt;/keywords&gt;&lt;dates&gt;&lt;year&gt;1996&lt;/year&gt;&lt;pub-dates&gt;&lt;date&gt;Sep&lt;/date&gt;&lt;/pub-dates&gt;&lt;/dates&gt;&lt;isbn&gt;0002-9440 (Print)&amp;#xD;0002-9440 (Linking)&lt;/isbn&gt;&lt;accession-num&gt;8780390&lt;/accession-num&gt;&lt;urls&gt;&lt;related-urls&gt;&lt;url&gt;http://www.ncbi.nlm.nih.gov/pubmed/8780390&lt;/url&gt;&lt;/related-urls&gt;&lt;/urls&gt;&lt;custom2&gt;PMC1865158&lt;/custom2&gt;&lt;/record&gt;&lt;/Cite&gt;&lt;/EndNote&gt;</w:instrText>
      </w:r>
      <w:r w:rsidR="00956EB9" w:rsidRPr="00A85F46">
        <w:rPr>
          <w:rFonts w:cs="Arial"/>
          <w:color w:val="000000" w:themeColor="text1"/>
        </w:rPr>
        <w:fldChar w:fldCharType="separate"/>
      </w:r>
      <w:r w:rsidR="00A85F46" w:rsidRPr="00A85F46">
        <w:rPr>
          <w:rFonts w:cs="Arial"/>
          <w:noProof/>
          <w:color w:val="000000" w:themeColor="text1"/>
          <w:vertAlign w:val="superscript"/>
        </w:rPr>
        <w:t>28</w:t>
      </w:r>
      <w:r w:rsidR="00956EB9" w:rsidRPr="00A85F46">
        <w:rPr>
          <w:rFonts w:cs="Arial"/>
          <w:color w:val="000000" w:themeColor="text1"/>
        </w:rPr>
        <w:fldChar w:fldCharType="end"/>
      </w:r>
      <w:r w:rsidR="00061C2A" w:rsidRPr="00A85F46">
        <w:rPr>
          <w:rFonts w:cs="Arial"/>
          <w:color w:val="000000" w:themeColor="text1"/>
        </w:rPr>
        <w:t xml:space="preserve"> and CWR22</w:t>
      </w:r>
      <w:r w:rsidR="00956EB9" w:rsidRPr="00A85F46">
        <w:rPr>
          <w:rFonts w:cs="Arial"/>
          <w:color w:val="000000" w:themeColor="text1"/>
        </w:rPr>
        <w:fldChar w:fldCharType="begin"/>
      </w:r>
      <w:r w:rsidR="00A85F46" w:rsidRPr="00A85F46">
        <w:rPr>
          <w:rFonts w:cs="Arial"/>
          <w:color w:val="000000" w:themeColor="text1"/>
        </w:rPr>
        <w:instrText xml:space="preserve"> ADDIN EN.CITE &lt;EndNote&gt;&lt;Cite&gt;&lt;Author&gt;Huss&lt;/Author&gt;&lt;Year&gt;2004&lt;/Year&gt;&lt;RecNum&gt;114&lt;/RecNum&gt;&lt;DisplayText&gt;&lt;style face="superscript"&gt;29&lt;/style&gt;&lt;/DisplayText&gt;&lt;record&gt;&lt;rec-number&gt;114&lt;/rec-number&gt;&lt;foreign-keys&gt;&lt;key app="EN" db-id="aef9wde29aa0sger2pavwt582w0trwdtwzp0" timestamp="1492047989"&gt;114&lt;/key&gt;&lt;/foreign-keys&gt;&lt;ref-type name="Journal Article"&gt;17&lt;/ref-type&gt;&lt;contributors&gt;&lt;authors&gt;&lt;author&gt;Huss, W. J.&lt;/author&gt;&lt;author&gt;Gregory, C. W.&lt;/author&gt;&lt;author&gt;Smith, G. J.&lt;/author&gt;&lt;/authors&gt;&lt;/contributors&gt;&lt;auth-address&gt;Department of Pathology and Laboratory Medicine, University of North Carolina, Chapel Hill, North Carolina 27599, USA.&lt;/auth-address&gt;&lt;titles&gt;&lt;title&gt;Neuroendocrine cell differentiation in the CWR22 human prostate cancer xenograft: association with tumor cell proliferation prior to recurrence&lt;/title&gt;&lt;secondary-title&gt;Prostate&lt;/secondary-title&gt;&lt;/titles&gt;&lt;periodical&gt;&lt;full-title&gt;Prostate&lt;/full-title&gt;&lt;/periodical&gt;&lt;pages&gt;91-7&lt;/pages&gt;&lt;volume&gt;60&lt;/volume&gt;&lt;number&gt;2&lt;/number&gt;&lt;keywords&gt;&lt;keyword&gt;Androgen Antagonists/*pharmacology&lt;/keyword&gt;&lt;keyword&gt;Animals&lt;/keyword&gt;&lt;keyword&gt;Castration&lt;/keyword&gt;&lt;keyword&gt;*Cell Differentiation&lt;/keyword&gt;&lt;keyword&gt;Cell Division&lt;/keyword&gt;&lt;keyword&gt;Cell Survival&lt;/keyword&gt;&lt;keyword&gt;Humans&lt;/keyword&gt;&lt;keyword&gt;Immunohistochemistry&lt;/keyword&gt;&lt;keyword&gt;Male&lt;/keyword&gt;&lt;keyword&gt;Mice&lt;/keyword&gt;&lt;keyword&gt;Mice, Nude&lt;/keyword&gt;&lt;keyword&gt;Neoplasm Recurrence, Local/*physiopathology&lt;/keyword&gt;&lt;keyword&gt;Prostatic Neoplasms/*pathology&lt;/keyword&gt;&lt;keyword&gt;Transplantation, Heterologous&lt;/keyword&gt;&lt;/keywords&gt;&lt;dates&gt;&lt;year&gt;2004&lt;/year&gt;&lt;pub-dates&gt;&lt;date&gt;Jul 1&lt;/date&gt;&lt;/pub-dates&gt;&lt;/dates&gt;&lt;isbn&gt;0270-4137 (Print)&amp;#xD;0270-4137 (Linking)&lt;/isbn&gt;&lt;accession-num&gt;15162375&lt;/accession-num&gt;&lt;urls&gt;&lt;related-urls&gt;&lt;url&gt;http://www.ncbi.nlm.nih.gov/pubmed/15162375&lt;/url&gt;&lt;/related-urls&gt;&lt;/urls&gt;&lt;electronic-resource-num&gt;10.1002/pros.20032&lt;/electronic-resource-num&gt;&lt;/record&gt;&lt;/Cite&gt;&lt;/EndNote&gt;</w:instrText>
      </w:r>
      <w:r w:rsidR="00956EB9" w:rsidRPr="00A85F46">
        <w:rPr>
          <w:rFonts w:cs="Arial"/>
          <w:color w:val="000000" w:themeColor="text1"/>
        </w:rPr>
        <w:fldChar w:fldCharType="separate"/>
      </w:r>
      <w:r w:rsidR="00A85F46" w:rsidRPr="00A85F46">
        <w:rPr>
          <w:rFonts w:cs="Arial"/>
          <w:noProof/>
          <w:color w:val="000000" w:themeColor="text1"/>
          <w:vertAlign w:val="superscript"/>
        </w:rPr>
        <w:t>29</w:t>
      </w:r>
      <w:r w:rsidR="00956EB9" w:rsidRPr="00A85F46">
        <w:rPr>
          <w:rFonts w:cs="Arial"/>
          <w:color w:val="000000" w:themeColor="text1"/>
        </w:rPr>
        <w:fldChar w:fldCharType="end"/>
      </w:r>
      <w:r w:rsidR="00061C2A" w:rsidRPr="00A85F46">
        <w:rPr>
          <w:rFonts w:cs="Arial"/>
          <w:color w:val="000000" w:themeColor="text1"/>
        </w:rPr>
        <w:t xml:space="preserve">). These models all share the phenotypic alterations associated with NEPC (e.g. loss of AR and increase in the NE markers synaptophysin, chromogranin A and/or neuronal specific enolase). The loss of </w:t>
      </w:r>
      <w:r w:rsidR="00061C2A" w:rsidRPr="00A85F46">
        <w:rPr>
          <w:rFonts w:cs="Arial"/>
          <w:i/>
          <w:color w:val="000000" w:themeColor="text1"/>
        </w:rPr>
        <w:t>RB1</w:t>
      </w:r>
      <w:r w:rsidR="00061C2A" w:rsidRPr="00A85F46">
        <w:rPr>
          <w:rFonts w:cs="Arial"/>
          <w:color w:val="000000" w:themeColor="text1"/>
        </w:rPr>
        <w:t xml:space="preserve"> (e.g. NEPC  MDA PCA 144</w:t>
      </w:r>
      <w:r w:rsidR="00956EB9" w:rsidRPr="00A85F46">
        <w:rPr>
          <w:rFonts w:cs="Arial"/>
          <w:color w:val="000000" w:themeColor="text1"/>
        </w:rPr>
        <w:fldChar w:fldCharType="begin">
          <w:fldData xml:space="preserve">PEVuZE5vdGU+PENpdGU+PEF1dGhvcj5BcGFyaWNpbzwvQXV0aG9yPjxZZWFyPjIwMTE8L1llYXI+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</w:fldData>
        </w:fldChar>
      </w:r>
      <w:r w:rsidR="00A85F46" w:rsidRPr="00A85F46">
        <w:rPr>
          <w:rFonts w:cs="Arial"/>
          <w:color w:val="000000" w:themeColor="text1"/>
        </w:rPr>
        <w:instrText xml:space="preserve"> ADDIN EN.CITE </w:instrText>
      </w:r>
      <w:r w:rsidR="00A85F46" w:rsidRPr="00A85F46">
        <w:rPr>
          <w:rFonts w:cs="Arial"/>
          <w:color w:val="000000" w:themeColor="text1"/>
        </w:rPr>
        <w:fldChar w:fldCharType="begin">
          <w:fldData xml:space="preserve">PEVuZE5vdGU+PENpdGU+PEF1dGhvcj5BcGFyaWNpbzwvQXV0aG9yPjxZZWFyPjIwMTE8L1llYXI+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</w:fldData>
        </w:fldChar>
      </w:r>
      <w:r w:rsidR="00A85F46" w:rsidRPr="00A85F46">
        <w:rPr>
          <w:rFonts w:cs="Arial"/>
          <w:color w:val="000000" w:themeColor="text1"/>
        </w:rPr>
        <w:instrText xml:space="preserve"> ADDIN EN.CITE.DATA </w:instrText>
      </w:r>
      <w:r w:rsidR="00A85F46" w:rsidRPr="00A85F46">
        <w:rPr>
          <w:rFonts w:cs="Arial"/>
          <w:color w:val="000000" w:themeColor="text1"/>
        </w:rPr>
      </w:r>
      <w:r w:rsidR="00A85F46" w:rsidRPr="00A85F46">
        <w:rPr>
          <w:rFonts w:cs="Arial"/>
          <w:color w:val="000000" w:themeColor="text1"/>
        </w:rPr>
        <w:fldChar w:fldCharType="end"/>
      </w:r>
      <w:r w:rsidR="00956EB9" w:rsidRPr="00A85F46">
        <w:rPr>
          <w:rFonts w:cs="Arial"/>
          <w:color w:val="000000" w:themeColor="text1"/>
        </w:rPr>
        <w:fldChar w:fldCharType="separate"/>
      </w:r>
      <w:r w:rsidR="00A85F46" w:rsidRPr="00A85F46">
        <w:rPr>
          <w:rFonts w:cs="Arial"/>
          <w:noProof/>
          <w:color w:val="000000" w:themeColor="text1"/>
          <w:vertAlign w:val="superscript"/>
        </w:rPr>
        <w:t>27</w:t>
      </w:r>
      <w:r w:rsidR="00956EB9" w:rsidRPr="00A85F46">
        <w:rPr>
          <w:rFonts w:cs="Arial"/>
          <w:color w:val="000000" w:themeColor="text1"/>
        </w:rPr>
        <w:fldChar w:fldCharType="end"/>
      </w:r>
      <w:r w:rsidR="00061C2A" w:rsidRPr="00A85F46">
        <w:rPr>
          <w:rFonts w:cs="Arial"/>
          <w:color w:val="000000" w:themeColor="text1"/>
        </w:rPr>
        <w:t>) or expression of mutant TP53 (e.g., WISH-PC2</w:t>
      </w:r>
      <w:r w:rsidR="00956EB9" w:rsidRPr="00A85F46">
        <w:rPr>
          <w:rFonts w:cs="Arial"/>
          <w:color w:val="000000" w:themeColor="text1"/>
        </w:rPr>
        <w:fldChar w:fldCharType="begin"/>
      </w:r>
      <w:r w:rsidR="00A85F46" w:rsidRPr="00A85F46">
        <w:rPr>
          <w:rFonts w:cs="Arial"/>
          <w:color w:val="000000" w:themeColor="text1"/>
        </w:rPr>
        <w:instrText xml:space="preserve"> ADDIN EN.CITE &lt;EndNote&gt;&lt;Cite&gt;&lt;Author&gt;Pinthus&lt;/Author&gt;&lt;Year&gt;2000&lt;/Year&gt;&lt;RecNum&gt;109&lt;/RecNum&gt;&lt;DisplayText&gt;&lt;style face="superscript"&gt;24&lt;/style&gt;&lt;/DisplayText&gt;&lt;record&gt;&lt;rec-number&gt;109&lt;/rec-number&gt;&lt;foreign-keys&gt;&lt;key app="EN" db-id="aef9wde29aa0sger2pavwt582w0trwdtwzp0" timestamp="1492047989"&gt;109&lt;/key&gt;&lt;/foreign-keys&gt;&lt;ref-type name="Journal Article"&gt;17&lt;/ref-type&gt;&lt;contributors&gt;&lt;authors&gt;&lt;author&gt;Pinthus, J. H.&lt;/author&gt;&lt;author&gt;Waks, T.&lt;/author&gt;&lt;author&gt;Schindler, D. G.&lt;/author&gt;&lt;author&gt;Harmelin, A.&lt;/author&gt;&lt;author&gt;Said, J. W.&lt;/author&gt;&lt;author&gt;Belldegrun, A.&lt;/author&gt;&lt;author&gt;Ramon, J.&lt;/author&gt;&lt;author&gt;Eshhar, Z.&lt;/author&gt;&lt;/authors&gt;&lt;/contributors&gt;&lt;auth-address&gt;Department of Immunology, The Weizmann Institute of Science, Rehovot, Israel.&lt;/auth-address&gt;&lt;titles&gt;&lt;title&gt;WISH-PC2: a unique xenograft model of human prostatic small cell carcinoma&lt;/title&gt;&lt;secondary-title&gt;Cancer Res&lt;/secondary-title&gt;&lt;/titles&gt;&lt;periodical&gt;&lt;full-title&gt;Cancer Res&lt;/full-title&gt;&lt;abbr-1&gt;Cancer research&lt;/abbr-1&gt;&lt;/periodical&gt;&lt;pages&gt;6563-7&lt;/pages&gt;&lt;volume&gt;60&lt;/volume&gt;&lt;number&gt;23&lt;/number&gt;&lt;keywords&gt;&lt;keyword&gt;Adenocarcinoma/pathology&lt;/keyword&gt;&lt;keyword&gt;Aged&lt;/keyword&gt;&lt;keyword&gt;Animals&lt;/keyword&gt;&lt;keyword&gt;Carcinoma, Small Cell/drug therapy/*pathology&lt;/keyword&gt;&lt;keyword&gt;Cell Differentiation/physiology&lt;/keyword&gt;&lt;keyword&gt;Cell Division/physiology&lt;/keyword&gt;&lt;keyword&gt;*Disease Models, Animal&lt;/keyword&gt;&lt;keyword&gt;Humans&lt;/keyword&gt;&lt;keyword&gt;Male&lt;/keyword&gt;&lt;keyword&gt;Mice&lt;/keyword&gt;&lt;keyword&gt;Mice, Inbred BALB C&lt;/keyword&gt;&lt;keyword&gt;Mice, Inbred NOD&lt;/keyword&gt;&lt;keyword&gt;Mice, SCID&lt;/keyword&gt;&lt;keyword&gt;Phenotype&lt;/keyword&gt;&lt;keyword&gt;Prostatic Neoplasms/drug therapy/*pathology&lt;/keyword&gt;&lt;keyword&gt;Tumor Cells, Cultured&lt;/keyword&gt;&lt;keyword&gt;Xenograft Model Antitumor Assays/*methods&lt;/keyword&gt;&lt;/keywords&gt;&lt;dates&gt;&lt;year&gt;2000&lt;/year&gt;&lt;pub-dates&gt;&lt;date&gt;Dec 1&lt;/date&gt;&lt;/pub-dates&gt;&lt;/dates&gt;&lt;isbn&gt;0008-5472 (Print)&amp;#xD;0008-5472 (Linking)&lt;/isbn&gt;&lt;accession-num&gt;11118033&lt;/accession-num&gt;&lt;urls&gt;&lt;related-urls&gt;&lt;url&gt;http://www.ncbi.nlm.nih.gov/pubmed/11118033&lt;/url&gt;&lt;/related-urls&gt;&lt;/urls&gt;&lt;/record&gt;&lt;/Cite&gt;&lt;/EndNote&gt;</w:instrText>
      </w:r>
      <w:r w:rsidR="00956EB9" w:rsidRPr="00A85F46">
        <w:rPr>
          <w:rFonts w:cs="Arial"/>
          <w:color w:val="000000" w:themeColor="text1"/>
        </w:rPr>
        <w:fldChar w:fldCharType="separate"/>
      </w:r>
      <w:r w:rsidR="00A85F46" w:rsidRPr="00A85F46">
        <w:rPr>
          <w:rFonts w:cs="Arial"/>
          <w:noProof/>
          <w:color w:val="000000" w:themeColor="text1"/>
          <w:vertAlign w:val="superscript"/>
        </w:rPr>
        <w:t>24</w:t>
      </w:r>
      <w:r w:rsidR="00956EB9" w:rsidRPr="00A85F46">
        <w:rPr>
          <w:rFonts w:cs="Arial"/>
          <w:color w:val="000000" w:themeColor="text1"/>
        </w:rPr>
        <w:fldChar w:fldCharType="end"/>
      </w:r>
      <w:r w:rsidR="00061C2A" w:rsidRPr="00A85F46">
        <w:rPr>
          <w:rFonts w:cs="Arial"/>
          <w:color w:val="000000" w:themeColor="text1"/>
        </w:rPr>
        <w:t>) are also features of the NEPC molecular program</w:t>
      </w:r>
      <w:r w:rsidR="00180E26" w:rsidRPr="00A85F46">
        <w:rPr>
          <w:rFonts w:cs="Arial"/>
          <w:color w:val="000000" w:themeColor="text1"/>
        </w:rPr>
        <w:t xml:space="preserve"> that are expressed in these xenografts</w:t>
      </w:r>
      <w:r w:rsidR="00956EB9" w:rsidRPr="00A85F46">
        <w:rPr>
          <w:rFonts w:cs="Arial"/>
          <w:color w:val="000000" w:themeColor="text1"/>
        </w:rPr>
        <w:fldChar w:fldCharType="begin">
          <w:fldData xml:space="preserve">PEVuZE5vdGU+PENpdGU+PEF1dGhvcj5CZWx0cmFuPC9BdXRob3I+PFllYXI+MjAxNjwvWWVhcj48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yOTgtMzA1PC9wYWdlcz48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wvcGVyaW9kaWNhbD48cGFn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3ODg5LTk4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</w:fldData>
        </w:fldChar>
      </w:r>
      <w:r w:rsidR="00A85F46" w:rsidRPr="00A85F46">
        <w:rPr>
          <w:rFonts w:cs="Arial"/>
          <w:color w:val="000000" w:themeColor="text1"/>
        </w:rPr>
        <w:instrText xml:space="preserve"> ADDIN EN.CITE </w:instrText>
      </w:r>
      <w:r w:rsidR="00A85F46" w:rsidRPr="00A85F46">
        <w:rPr>
          <w:rFonts w:cs="Arial"/>
          <w:color w:val="000000" w:themeColor="text1"/>
        </w:rPr>
        <w:fldChar w:fldCharType="begin">
          <w:fldData xml:space="preserve">PEVuZE5vdGU+PENpdGU+PEF1dGhvcj5CZWx0cmFuPC9BdXRob3I+PFllYXI+MjAxNjwvWWVhcj48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yOTgtMzA1PC9wYWdlcz48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wvcGVyaW9kaWNhbD48cGFn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3ODg5LTk4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</w:fldData>
        </w:fldChar>
      </w:r>
      <w:r w:rsidR="00A85F46" w:rsidRPr="00A85F46">
        <w:rPr>
          <w:rFonts w:cs="Arial"/>
          <w:color w:val="000000" w:themeColor="text1"/>
        </w:rPr>
        <w:instrText xml:space="preserve"> ADDIN EN.CITE.DATA </w:instrText>
      </w:r>
      <w:r w:rsidR="00A85F46" w:rsidRPr="00A85F46">
        <w:rPr>
          <w:rFonts w:cs="Arial"/>
          <w:color w:val="000000" w:themeColor="text1"/>
        </w:rPr>
      </w:r>
      <w:r w:rsidR="00A85F46" w:rsidRPr="00A85F46">
        <w:rPr>
          <w:rFonts w:cs="Arial"/>
          <w:color w:val="000000" w:themeColor="text1"/>
        </w:rPr>
        <w:fldChar w:fldCharType="end"/>
      </w:r>
      <w:r w:rsidR="00956EB9" w:rsidRPr="00A85F46">
        <w:rPr>
          <w:rFonts w:cs="Arial"/>
          <w:color w:val="000000" w:themeColor="text1"/>
        </w:rPr>
        <w:fldChar w:fldCharType="separate"/>
      </w:r>
      <w:r w:rsidR="00A85F46" w:rsidRPr="00A85F46">
        <w:rPr>
          <w:rFonts w:cs="Arial"/>
          <w:noProof/>
          <w:color w:val="000000" w:themeColor="text1"/>
          <w:vertAlign w:val="superscript"/>
        </w:rPr>
        <w:t>6,7,12,30</w:t>
      </w:r>
      <w:r w:rsidR="00956EB9" w:rsidRPr="00A85F46">
        <w:rPr>
          <w:rFonts w:cs="Arial"/>
          <w:color w:val="000000" w:themeColor="text1"/>
        </w:rPr>
        <w:fldChar w:fldCharType="end"/>
      </w:r>
      <w:r w:rsidR="00061C2A" w:rsidRPr="00A85F46">
        <w:rPr>
          <w:rFonts w:cs="Arial"/>
          <w:color w:val="000000" w:themeColor="text1"/>
        </w:rPr>
        <w:t>.  Although these NEPC xenograft models bare the phenotypic hallmarks of clinical NEPC tumors they are limited in terms of their ability to spontaneously metastasize and therefore are not ideal for studying NEPC metastatic niche characteristics.</w:t>
      </w:r>
    </w:p>
    <w:p w14:paraId="4256F64C" w14:textId="77777777" w:rsidR="00A85F46" w:rsidRDefault="00A85F46" w:rsidP="00A85F46">
      <w:pPr>
        <w:tabs>
          <w:tab w:val="left" w:pos="9990"/>
        </w:tabs>
        <w:ind w:left="540" w:right="450"/>
        <w:jc w:val="both"/>
        <w:rPr>
          <w:rFonts w:cs="Arial"/>
          <w:color w:val="000000" w:themeColor="text1"/>
        </w:rPr>
      </w:pPr>
    </w:p>
    <w:p w14:paraId="47190919" w14:textId="0FE7954A" w:rsidR="00042B75" w:rsidRPr="00A85F46" w:rsidRDefault="00B86C6C" w:rsidP="00A85F46">
      <w:pPr>
        <w:tabs>
          <w:tab w:val="left" w:pos="9990"/>
        </w:tabs>
        <w:ind w:left="540" w:right="450"/>
        <w:jc w:val="both"/>
        <w:rPr>
          <w:rFonts w:cs="Arial"/>
          <w:color w:val="000000" w:themeColor="text1"/>
        </w:rPr>
      </w:pPr>
      <w:r w:rsidRPr="00A85F46">
        <w:rPr>
          <w:rFonts w:cs="Arial"/>
          <w:color w:val="000000" w:themeColor="text1"/>
        </w:rPr>
        <w:t xml:space="preserve">In </w:t>
      </w:r>
      <w:r w:rsidR="00FF3D54" w:rsidRPr="00A85F46">
        <w:rPr>
          <w:rFonts w:cs="Arial"/>
          <w:color w:val="000000" w:themeColor="text1"/>
        </w:rPr>
        <w:t>mice</w:t>
      </w:r>
      <w:r w:rsidRPr="00A85F46">
        <w:rPr>
          <w:rFonts w:cs="Arial"/>
          <w:color w:val="000000" w:themeColor="text1"/>
        </w:rPr>
        <w:t xml:space="preserve"> with </w:t>
      </w:r>
      <w:r w:rsidR="002910DE" w:rsidRPr="00A85F46">
        <w:rPr>
          <w:rFonts w:cs="Arial"/>
          <w:color w:val="000000" w:themeColor="text1"/>
        </w:rPr>
        <w:t xml:space="preserve">a </w:t>
      </w:r>
      <w:r w:rsidRPr="00A85F46">
        <w:rPr>
          <w:rFonts w:cs="Arial"/>
          <w:color w:val="000000" w:themeColor="text1"/>
        </w:rPr>
        <w:t>prostate lacking</w:t>
      </w:r>
      <w:r w:rsidR="00814E39" w:rsidRPr="00A85F46">
        <w:rPr>
          <w:rFonts w:cs="Arial"/>
          <w:color w:val="000000" w:themeColor="text1"/>
        </w:rPr>
        <w:t xml:space="preserve"> </w:t>
      </w:r>
      <w:r w:rsidR="00814E39" w:rsidRPr="00A85F46">
        <w:rPr>
          <w:rFonts w:cs="Arial"/>
          <w:i/>
          <w:color w:val="000000" w:themeColor="text1"/>
        </w:rPr>
        <w:t>Rb1</w:t>
      </w:r>
      <w:r w:rsidRPr="00A85F46">
        <w:rPr>
          <w:rFonts w:cs="Arial"/>
          <w:i/>
          <w:color w:val="000000" w:themeColor="text1"/>
        </w:rPr>
        <w:t xml:space="preserve"> and </w:t>
      </w:r>
      <w:r w:rsidR="00814E39" w:rsidRPr="00A85F46">
        <w:rPr>
          <w:rFonts w:cs="Arial"/>
          <w:i/>
          <w:color w:val="000000" w:themeColor="text1"/>
        </w:rPr>
        <w:t>Pten</w:t>
      </w:r>
      <w:r w:rsidR="002910DE" w:rsidRPr="00A85F46">
        <w:rPr>
          <w:rFonts w:cs="Arial"/>
          <w:color w:val="000000" w:themeColor="text1"/>
        </w:rPr>
        <w:t xml:space="preserve">, </w:t>
      </w:r>
      <w:r w:rsidR="00241F92" w:rsidRPr="00A85F46">
        <w:rPr>
          <w:rFonts w:cs="Arial"/>
          <w:color w:val="000000" w:themeColor="text1"/>
        </w:rPr>
        <w:t>prostate tumors</w:t>
      </w:r>
      <w:r w:rsidR="001662B0" w:rsidRPr="00A85F46">
        <w:rPr>
          <w:rFonts w:cs="Arial"/>
          <w:color w:val="000000" w:themeColor="text1"/>
        </w:rPr>
        <w:t xml:space="preserve"> </w:t>
      </w:r>
      <w:r w:rsidR="002910DE" w:rsidRPr="00A85F46">
        <w:rPr>
          <w:rFonts w:cs="Arial"/>
          <w:color w:val="000000" w:themeColor="text1"/>
        </w:rPr>
        <w:t xml:space="preserve">develop </w:t>
      </w:r>
      <w:r w:rsidR="00814E39" w:rsidRPr="00A85F46">
        <w:rPr>
          <w:rFonts w:cs="Arial"/>
          <w:color w:val="000000" w:themeColor="text1"/>
        </w:rPr>
        <w:t xml:space="preserve">that </w:t>
      </w:r>
      <w:r w:rsidR="00241F92" w:rsidRPr="00A85F46">
        <w:rPr>
          <w:rFonts w:cs="Arial"/>
          <w:color w:val="000000" w:themeColor="text1"/>
        </w:rPr>
        <w:t xml:space="preserve">contain </w:t>
      </w:r>
      <w:r w:rsidR="009402E7" w:rsidRPr="00A85F46">
        <w:rPr>
          <w:rFonts w:cs="Arial"/>
          <w:color w:val="000000" w:themeColor="text1"/>
        </w:rPr>
        <w:t>heterogeneous</w:t>
      </w:r>
      <w:r w:rsidR="00241F92" w:rsidRPr="00A85F46">
        <w:rPr>
          <w:rFonts w:cs="Arial"/>
          <w:color w:val="000000" w:themeColor="text1"/>
        </w:rPr>
        <w:t xml:space="preserve"> population</w:t>
      </w:r>
      <w:r w:rsidR="00C80CB3" w:rsidRPr="00A85F46">
        <w:rPr>
          <w:rFonts w:cs="Arial"/>
          <w:color w:val="000000" w:themeColor="text1"/>
        </w:rPr>
        <w:t>s</w:t>
      </w:r>
      <w:r w:rsidR="00241F92" w:rsidRPr="00A85F46">
        <w:rPr>
          <w:rFonts w:cs="Arial"/>
          <w:color w:val="000000" w:themeColor="text1"/>
        </w:rPr>
        <w:t xml:space="preserve"> of tumor cells, </w:t>
      </w:r>
      <w:r w:rsidR="002910DE" w:rsidRPr="00A85F46">
        <w:rPr>
          <w:rFonts w:cs="Arial"/>
          <w:color w:val="000000" w:themeColor="text1"/>
        </w:rPr>
        <w:t xml:space="preserve">some cells </w:t>
      </w:r>
      <w:r w:rsidR="00241F92" w:rsidRPr="00A85F46">
        <w:rPr>
          <w:rFonts w:cs="Arial"/>
          <w:color w:val="000000" w:themeColor="text1"/>
        </w:rPr>
        <w:t xml:space="preserve">that express high levels of the luminal epithelial marker Krt8, </w:t>
      </w:r>
      <w:r w:rsidR="00FF3D54" w:rsidRPr="00A85F46">
        <w:rPr>
          <w:rFonts w:cs="Arial"/>
          <w:color w:val="000000" w:themeColor="text1"/>
        </w:rPr>
        <w:t xml:space="preserve">high levels of </w:t>
      </w:r>
      <w:r w:rsidR="00241F92" w:rsidRPr="00A85F46">
        <w:rPr>
          <w:rFonts w:cs="Arial"/>
          <w:color w:val="000000" w:themeColor="text1"/>
        </w:rPr>
        <w:t xml:space="preserve">AR and low levels of </w:t>
      </w:r>
      <w:r w:rsidR="00FF3D54" w:rsidRPr="00A85F46">
        <w:rPr>
          <w:rFonts w:cs="Arial"/>
          <w:color w:val="000000" w:themeColor="text1"/>
        </w:rPr>
        <w:t xml:space="preserve">the </w:t>
      </w:r>
      <w:r w:rsidR="00241F92" w:rsidRPr="00A85F46">
        <w:rPr>
          <w:rFonts w:cs="Arial"/>
          <w:color w:val="000000" w:themeColor="text1"/>
        </w:rPr>
        <w:t>NE cell marker synaptophysin</w:t>
      </w:r>
      <w:r w:rsidRPr="00A85F46">
        <w:rPr>
          <w:rFonts w:cs="Arial"/>
          <w:color w:val="000000" w:themeColor="text1"/>
        </w:rPr>
        <w:t xml:space="preserve"> </w:t>
      </w:r>
      <w:r w:rsidR="00FF3D54" w:rsidRPr="00A85F46">
        <w:rPr>
          <w:rFonts w:cs="Arial"/>
          <w:color w:val="000000" w:themeColor="text1"/>
        </w:rPr>
        <w:t xml:space="preserve">that is a marker of a </w:t>
      </w:r>
      <w:r w:rsidR="002910DE" w:rsidRPr="00A85F46">
        <w:rPr>
          <w:rFonts w:cs="Arial"/>
          <w:color w:val="000000" w:themeColor="text1"/>
        </w:rPr>
        <w:t>more luminal like</w:t>
      </w:r>
      <w:r w:rsidR="00827D61" w:rsidRPr="00A85F46">
        <w:rPr>
          <w:rFonts w:cs="Arial"/>
          <w:color w:val="000000" w:themeColor="text1"/>
        </w:rPr>
        <w:t xml:space="preserve"> </w:t>
      </w:r>
      <w:r w:rsidR="00FF3D54" w:rsidRPr="00A85F46">
        <w:rPr>
          <w:rFonts w:cs="Arial"/>
          <w:color w:val="000000" w:themeColor="text1"/>
        </w:rPr>
        <w:t>phenotype,</w:t>
      </w:r>
      <w:r w:rsidR="002910DE" w:rsidRPr="00A85F46">
        <w:rPr>
          <w:rFonts w:cs="Arial"/>
          <w:color w:val="000000" w:themeColor="text1"/>
        </w:rPr>
        <w:t xml:space="preserve"> and others that express high synaptophysin and low luminal markers</w:t>
      </w:r>
      <w:r w:rsidR="00956EB9" w:rsidRPr="00A85F46">
        <w:rPr>
          <w:rFonts w:cs="Arial"/>
          <w:color w:val="000000" w:themeColor="text1"/>
        </w:rPr>
        <w:fldChar w:fldCharType="begin">
          <w:fldData xml:space="preserve">PEVuZE5vdGU+PENpdGU+PEF1dGhvcj5LdTwvQXV0aG9yPjxZZWFyPjIwMTc8L1llYXI+PFJlY051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</w:fldData>
        </w:fldChar>
      </w:r>
      <w:r w:rsidR="0077072B" w:rsidRPr="00A85F46">
        <w:rPr>
          <w:rFonts w:cs="Arial"/>
          <w:color w:val="000000" w:themeColor="text1"/>
        </w:rPr>
        <w:instrText xml:space="preserve"> ADDIN EN.CITE </w:instrText>
      </w:r>
      <w:r w:rsidR="0077072B" w:rsidRPr="00A85F46">
        <w:rPr>
          <w:rFonts w:cs="Arial"/>
          <w:color w:val="000000" w:themeColor="text1"/>
        </w:rPr>
        <w:fldChar w:fldCharType="begin">
          <w:fldData xml:space="preserve">PEVuZE5vdGU+PENpdGU+PEF1dGhvcj5LdTwvQXV0aG9yPjxZZWFyPjIwMTc8L1llYXI+PFJlY051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</w:fldData>
        </w:fldChar>
      </w:r>
      <w:r w:rsidR="0077072B" w:rsidRPr="00A85F46">
        <w:rPr>
          <w:rFonts w:cs="Arial"/>
          <w:color w:val="000000" w:themeColor="text1"/>
        </w:rPr>
        <w:instrText xml:space="preserve"> ADDIN EN.CITE.DATA </w:instrText>
      </w:r>
      <w:r w:rsidR="0077072B" w:rsidRPr="00A85F46">
        <w:rPr>
          <w:rFonts w:cs="Arial"/>
          <w:color w:val="000000" w:themeColor="text1"/>
        </w:rPr>
      </w:r>
      <w:r w:rsidR="0077072B" w:rsidRPr="00A85F46">
        <w:rPr>
          <w:rFonts w:cs="Arial"/>
          <w:color w:val="000000" w:themeColor="text1"/>
        </w:rPr>
        <w:fldChar w:fldCharType="end"/>
      </w:r>
      <w:r w:rsidR="00956EB9" w:rsidRPr="00A85F46">
        <w:rPr>
          <w:rFonts w:cs="Arial"/>
          <w:color w:val="000000" w:themeColor="text1"/>
        </w:rPr>
        <w:fldChar w:fldCharType="separate"/>
      </w:r>
      <w:r w:rsidR="0077072B" w:rsidRPr="00A85F46">
        <w:rPr>
          <w:rFonts w:cs="Arial"/>
          <w:noProof/>
          <w:color w:val="000000" w:themeColor="text1"/>
          <w:vertAlign w:val="superscript"/>
        </w:rPr>
        <w:t>10</w:t>
      </w:r>
      <w:r w:rsidR="00956EB9" w:rsidRPr="00A85F46">
        <w:rPr>
          <w:rFonts w:cs="Arial"/>
          <w:color w:val="000000" w:themeColor="text1"/>
        </w:rPr>
        <w:fldChar w:fldCharType="end"/>
      </w:r>
      <w:r w:rsidR="00241F92" w:rsidRPr="00A85F46">
        <w:rPr>
          <w:rFonts w:cs="Arial"/>
          <w:color w:val="000000" w:themeColor="text1"/>
        </w:rPr>
        <w:t xml:space="preserve">.  The existence of both luminal-like cells and NE-like cells within primary and metastatic tumors suggests that these cancers </w:t>
      </w:r>
      <w:r w:rsidR="00042B75" w:rsidRPr="00A85F46">
        <w:rPr>
          <w:rFonts w:cs="Arial"/>
          <w:color w:val="000000" w:themeColor="text1"/>
        </w:rPr>
        <w:t xml:space="preserve">went through a stage of </w:t>
      </w:r>
      <w:r w:rsidR="00241F92" w:rsidRPr="00A85F46">
        <w:rPr>
          <w:rFonts w:cs="Arial"/>
          <w:color w:val="000000" w:themeColor="text1"/>
        </w:rPr>
        <w:t xml:space="preserve">lineage plasticity. Detailed lineage tracing and longitudinal analyses of </w:t>
      </w:r>
      <w:r w:rsidR="00042B75" w:rsidRPr="00A85F46">
        <w:rPr>
          <w:rFonts w:cs="Arial"/>
          <w:color w:val="000000" w:themeColor="text1"/>
        </w:rPr>
        <w:t xml:space="preserve">these </w:t>
      </w:r>
      <w:r w:rsidR="00241F92" w:rsidRPr="00A85F46">
        <w:rPr>
          <w:rFonts w:cs="Arial"/>
          <w:color w:val="000000" w:themeColor="text1"/>
        </w:rPr>
        <w:t xml:space="preserve">lesions (from </w:t>
      </w:r>
      <w:r w:rsidR="00241F92" w:rsidRPr="00A85F46">
        <w:rPr>
          <w:rFonts w:eastAsia="Times New Roman" w:cs="Arial"/>
          <w:color w:val="000000" w:themeColor="text1"/>
        </w:rPr>
        <w:t xml:space="preserve">prostatic intraepithelial neoplasia (PIN) </w:t>
      </w:r>
      <w:r w:rsidR="00241F92" w:rsidRPr="00A85F46">
        <w:rPr>
          <w:rFonts w:cs="Arial"/>
          <w:color w:val="000000" w:themeColor="text1"/>
        </w:rPr>
        <w:t xml:space="preserve">to invasive carcinoma) suggests that </w:t>
      </w:r>
      <w:r w:rsidR="00042B75" w:rsidRPr="00A85F46">
        <w:rPr>
          <w:rFonts w:cs="Arial"/>
          <w:color w:val="000000" w:themeColor="text1"/>
        </w:rPr>
        <w:t xml:space="preserve">the </w:t>
      </w:r>
      <w:r w:rsidR="00241F92" w:rsidRPr="00A85F46">
        <w:rPr>
          <w:rFonts w:cs="Arial"/>
          <w:color w:val="000000" w:themeColor="text1"/>
        </w:rPr>
        <w:t>primary and metastatic tumor cells were most likely derived from a single neo</w:t>
      </w:r>
      <w:r w:rsidR="004B438B" w:rsidRPr="00A85F46">
        <w:rPr>
          <w:rFonts w:cs="Arial"/>
          <w:color w:val="000000" w:themeColor="text1"/>
        </w:rPr>
        <w:t>plastic cell clone and that the</w:t>
      </w:r>
      <w:r w:rsidR="00241F92" w:rsidRPr="00A85F46">
        <w:rPr>
          <w:rFonts w:cs="Arial"/>
          <w:color w:val="000000" w:themeColor="text1"/>
        </w:rPr>
        <w:t xml:space="preserve"> NE</w:t>
      </w:r>
      <w:r w:rsidR="003F01E5" w:rsidRPr="00A85F46">
        <w:rPr>
          <w:rFonts w:cs="Arial"/>
          <w:color w:val="000000" w:themeColor="text1"/>
        </w:rPr>
        <w:t xml:space="preserve"> tumor</w:t>
      </w:r>
      <w:r w:rsidR="00241F92" w:rsidRPr="00A85F46">
        <w:rPr>
          <w:rFonts w:cs="Arial"/>
          <w:color w:val="000000" w:themeColor="text1"/>
        </w:rPr>
        <w:t xml:space="preserve"> cells arose later. Blocking AR signaling through castration was associated with recurrent disease and the acquisition of spontaneous loss-of-function Tp53 mutations suggesting that Tp53 cooperates with Rb1 to maintain the NE phenotype. </w:t>
      </w:r>
    </w:p>
    <w:p w14:paraId="69F250FA" w14:textId="77777777" w:rsidR="00042B75" w:rsidRPr="00A85F46" w:rsidRDefault="00042B75" w:rsidP="00A85F46">
      <w:pPr>
        <w:widowControl w:val="0"/>
        <w:tabs>
          <w:tab w:val="left" w:pos="9990"/>
        </w:tabs>
        <w:autoSpaceDE w:val="0"/>
        <w:autoSpaceDN w:val="0"/>
        <w:adjustRightInd w:val="0"/>
        <w:ind w:left="540" w:right="450"/>
        <w:jc w:val="both"/>
        <w:rPr>
          <w:rFonts w:cs="Arial"/>
          <w:color w:val="000000" w:themeColor="text1"/>
        </w:rPr>
      </w:pPr>
    </w:p>
    <w:p w14:paraId="27B9AAF9" w14:textId="795299F0" w:rsidR="007F52A2" w:rsidRPr="00A85F46" w:rsidRDefault="00042B75" w:rsidP="00A85F46">
      <w:pPr>
        <w:widowControl w:val="0"/>
        <w:tabs>
          <w:tab w:val="left" w:pos="9990"/>
        </w:tabs>
        <w:autoSpaceDE w:val="0"/>
        <w:autoSpaceDN w:val="0"/>
        <w:adjustRightInd w:val="0"/>
        <w:ind w:left="540" w:right="450"/>
        <w:jc w:val="both"/>
        <w:rPr>
          <w:rFonts w:cs="Arial"/>
          <w:color w:val="000000" w:themeColor="text1"/>
        </w:rPr>
      </w:pPr>
      <w:r w:rsidRPr="00A85F46">
        <w:rPr>
          <w:rFonts w:cs="Arial"/>
          <w:color w:val="000000" w:themeColor="text1"/>
        </w:rPr>
        <w:t xml:space="preserve">Another </w:t>
      </w:r>
      <w:r w:rsidR="007F52A2" w:rsidRPr="00A85F46">
        <w:rPr>
          <w:rFonts w:cs="Arial"/>
          <w:i/>
          <w:color w:val="000000" w:themeColor="text1"/>
        </w:rPr>
        <w:t>T</w:t>
      </w:r>
      <w:r w:rsidR="00462968" w:rsidRPr="00A85F46">
        <w:rPr>
          <w:rFonts w:cs="Arial"/>
          <w:i/>
          <w:color w:val="000000" w:themeColor="text1"/>
        </w:rPr>
        <w:t>p</w:t>
      </w:r>
      <w:r w:rsidR="007F52A2" w:rsidRPr="00A85F46">
        <w:rPr>
          <w:rFonts w:cs="Arial"/>
          <w:i/>
          <w:color w:val="000000" w:themeColor="text1"/>
        </w:rPr>
        <w:t>53</w:t>
      </w:r>
      <w:r w:rsidR="007F52A2" w:rsidRPr="00A85F46">
        <w:rPr>
          <w:rFonts w:cs="Arial"/>
          <w:color w:val="000000" w:themeColor="text1"/>
        </w:rPr>
        <w:t>/</w:t>
      </w:r>
      <w:r w:rsidR="003F01E5" w:rsidRPr="00A85F46">
        <w:rPr>
          <w:rFonts w:cs="Arial"/>
          <w:i/>
          <w:color w:val="000000" w:themeColor="text1"/>
        </w:rPr>
        <w:t>R</w:t>
      </w:r>
      <w:r w:rsidR="00462968" w:rsidRPr="00A85F46">
        <w:rPr>
          <w:rFonts w:cs="Arial"/>
          <w:i/>
          <w:color w:val="000000" w:themeColor="text1"/>
        </w:rPr>
        <w:t>b</w:t>
      </w:r>
      <w:r w:rsidR="007F52A2" w:rsidRPr="00A85F46">
        <w:rPr>
          <w:rFonts w:cs="Arial"/>
          <w:i/>
          <w:color w:val="000000" w:themeColor="text1"/>
        </w:rPr>
        <w:t>1</w:t>
      </w:r>
      <w:r w:rsidR="007F52A2" w:rsidRPr="00A85F46">
        <w:rPr>
          <w:rFonts w:cs="Arial"/>
          <w:color w:val="000000" w:themeColor="text1"/>
        </w:rPr>
        <w:t xml:space="preserve"> </w:t>
      </w:r>
      <w:r w:rsidRPr="00A85F46">
        <w:rPr>
          <w:rFonts w:cs="Arial"/>
          <w:color w:val="000000" w:themeColor="text1"/>
        </w:rPr>
        <w:t xml:space="preserve">mouse </w:t>
      </w:r>
      <w:r w:rsidR="007F52A2" w:rsidRPr="00A85F46">
        <w:rPr>
          <w:rFonts w:cs="Arial"/>
          <w:color w:val="000000" w:themeColor="text1"/>
        </w:rPr>
        <w:t xml:space="preserve">knock-out in a model of human AR-signaling dependent prostate cancer cells (LNCaP-AR) resulted in a similar castrate resistant, </w:t>
      </w:r>
      <w:r w:rsidR="003F01E5" w:rsidRPr="00A85F46">
        <w:rPr>
          <w:rFonts w:cs="Arial"/>
          <w:color w:val="000000" w:themeColor="text1"/>
        </w:rPr>
        <w:t xml:space="preserve">reversible </w:t>
      </w:r>
      <w:r w:rsidR="007F52A2" w:rsidRPr="00A85F46">
        <w:rPr>
          <w:rFonts w:cs="Arial"/>
          <w:color w:val="000000" w:themeColor="text1"/>
        </w:rPr>
        <w:t>lineage plasticity of cells that displayed NEPC features</w:t>
      </w:r>
      <w:r w:rsidR="00956EB9" w:rsidRPr="00A85F46">
        <w:rPr>
          <w:rFonts w:cs="Arial"/>
          <w:color w:val="000000" w:themeColor="text1"/>
        </w:rPr>
        <w:fldChar w:fldCharType="begin">
          <w:fldData xml:space="preserve">PEVuZE5vdGU+PENpdGU+PEF1dGhvcj5NdTwvQXV0aG9yPjxZZWFyPjIwMTc8L1llYXI+PFJlY051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==
</w:fldData>
        </w:fldChar>
      </w:r>
      <w:r w:rsidR="0077072B" w:rsidRPr="00A85F46">
        <w:rPr>
          <w:rFonts w:cs="Arial"/>
          <w:color w:val="000000" w:themeColor="text1"/>
        </w:rPr>
        <w:instrText xml:space="preserve"> ADDIN EN.CITE </w:instrText>
      </w:r>
      <w:r w:rsidR="0077072B" w:rsidRPr="00A85F46">
        <w:rPr>
          <w:rFonts w:cs="Arial"/>
          <w:color w:val="000000" w:themeColor="text1"/>
        </w:rPr>
        <w:fldChar w:fldCharType="begin">
          <w:fldData xml:space="preserve">PEVuZE5vdGU+PENpdGU+PEF1dGhvcj5NdTwvQXV0aG9yPjxZZWFyPjIwMTc8L1llYXI+PFJlY051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==
</w:fldData>
        </w:fldChar>
      </w:r>
      <w:r w:rsidR="0077072B" w:rsidRPr="00A85F46">
        <w:rPr>
          <w:rFonts w:cs="Arial"/>
          <w:color w:val="000000" w:themeColor="text1"/>
        </w:rPr>
        <w:instrText xml:space="preserve"> ADDIN EN.CITE.DATA </w:instrText>
      </w:r>
      <w:r w:rsidR="0077072B" w:rsidRPr="00A85F46">
        <w:rPr>
          <w:rFonts w:cs="Arial"/>
          <w:color w:val="000000" w:themeColor="text1"/>
        </w:rPr>
      </w:r>
      <w:r w:rsidR="0077072B" w:rsidRPr="00A85F46">
        <w:rPr>
          <w:rFonts w:cs="Arial"/>
          <w:color w:val="000000" w:themeColor="text1"/>
        </w:rPr>
        <w:fldChar w:fldCharType="end"/>
      </w:r>
      <w:r w:rsidR="00956EB9" w:rsidRPr="00A85F46">
        <w:rPr>
          <w:rFonts w:cs="Arial"/>
          <w:color w:val="000000" w:themeColor="text1"/>
        </w:rPr>
        <w:fldChar w:fldCharType="separate"/>
      </w:r>
      <w:r w:rsidR="0077072B" w:rsidRPr="00A85F46">
        <w:rPr>
          <w:rFonts w:cs="Arial"/>
          <w:noProof/>
          <w:color w:val="000000" w:themeColor="text1"/>
          <w:vertAlign w:val="superscript"/>
        </w:rPr>
        <w:t>13</w:t>
      </w:r>
      <w:r w:rsidR="00956EB9" w:rsidRPr="00A85F46">
        <w:rPr>
          <w:rFonts w:cs="Arial"/>
          <w:color w:val="000000" w:themeColor="text1"/>
        </w:rPr>
        <w:fldChar w:fldCharType="end"/>
      </w:r>
      <w:r w:rsidR="007F52A2" w:rsidRPr="00A85F46">
        <w:rPr>
          <w:rFonts w:cs="Arial"/>
          <w:color w:val="000000" w:themeColor="text1"/>
        </w:rPr>
        <w:t xml:space="preserve">. </w:t>
      </w:r>
      <w:r w:rsidR="00814E39" w:rsidRPr="00A85F46">
        <w:rPr>
          <w:rFonts w:cs="Arial"/>
          <w:color w:val="000000" w:themeColor="text1"/>
        </w:rPr>
        <w:t xml:space="preserve">Gene expression analyses of </w:t>
      </w:r>
      <w:r w:rsidRPr="00A85F46">
        <w:rPr>
          <w:rFonts w:cs="Arial"/>
          <w:color w:val="000000" w:themeColor="text1"/>
        </w:rPr>
        <w:t xml:space="preserve">the </w:t>
      </w:r>
      <w:r w:rsidR="00814E39" w:rsidRPr="00A85F46">
        <w:rPr>
          <w:rFonts w:cs="Arial"/>
          <w:i/>
          <w:color w:val="000000" w:themeColor="text1"/>
        </w:rPr>
        <w:t>Rb1/Pten</w:t>
      </w:r>
      <w:r w:rsidR="00814E39" w:rsidRPr="00A85F46">
        <w:rPr>
          <w:rFonts w:cs="Arial"/>
          <w:color w:val="000000" w:themeColor="text1"/>
        </w:rPr>
        <w:t xml:space="preserve"> double knock out GEMM tumors revealed altered expression of gene sets related to stem cells and epigenetic reprogramming, includin</w:t>
      </w:r>
      <w:r w:rsidR="003F01E5" w:rsidRPr="00A85F46">
        <w:rPr>
          <w:rFonts w:cs="Arial"/>
          <w:color w:val="000000" w:themeColor="text1"/>
        </w:rPr>
        <w:t xml:space="preserve">g increased expression of </w:t>
      </w:r>
      <w:r w:rsidR="00814E39" w:rsidRPr="00A85F46">
        <w:rPr>
          <w:rFonts w:cs="Arial"/>
          <w:color w:val="000000" w:themeColor="text1"/>
        </w:rPr>
        <w:t>SRY (</w:t>
      </w:r>
      <w:r w:rsidR="003F01E5" w:rsidRPr="00A85F46">
        <w:rPr>
          <w:rFonts w:cs="Arial"/>
          <w:color w:val="000000" w:themeColor="text1"/>
        </w:rPr>
        <w:t>sex determining region Y)-box 2 (Sox2)</w:t>
      </w:r>
      <w:r w:rsidR="00814E39" w:rsidRPr="00A85F46">
        <w:rPr>
          <w:rFonts w:cs="Arial"/>
          <w:color w:val="000000" w:themeColor="text1"/>
        </w:rPr>
        <w:t xml:space="preserve"> and Ezh2</w:t>
      </w:r>
      <w:r w:rsidR="00956EB9" w:rsidRPr="00A85F46">
        <w:rPr>
          <w:rFonts w:cs="Arial"/>
          <w:color w:val="000000" w:themeColor="text1"/>
        </w:rPr>
        <w:fldChar w:fldCharType="begin">
          <w:fldData xml:space="preserve">PEVuZE5vdGU+PENpdGU+PEF1dGhvcj5LdTwvQXV0aG9yPjxZZWFyPjIwMTc8L1llYXI+PFJlY051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</w:fldData>
        </w:fldChar>
      </w:r>
      <w:r w:rsidR="0077072B" w:rsidRPr="00A85F46">
        <w:rPr>
          <w:rFonts w:cs="Arial"/>
          <w:color w:val="000000" w:themeColor="text1"/>
        </w:rPr>
        <w:instrText xml:space="preserve"> ADDIN EN.CITE </w:instrText>
      </w:r>
      <w:r w:rsidR="0077072B" w:rsidRPr="00A85F46">
        <w:rPr>
          <w:rFonts w:cs="Arial"/>
          <w:color w:val="000000" w:themeColor="text1"/>
        </w:rPr>
        <w:fldChar w:fldCharType="begin">
          <w:fldData xml:space="preserve">PEVuZE5vdGU+PENpdGU+PEF1dGhvcj5LdTwvQXV0aG9yPjxZZWFyPjIwMTc8L1llYXI+PFJlY051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</w:fldData>
        </w:fldChar>
      </w:r>
      <w:r w:rsidR="0077072B" w:rsidRPr="00A85F46">
        <w:rPr>
          <w:rFonts w:cs="Arial"/>
          <w:color w:val="000000" w:themeColor="text1"/>
        </w:rPr>
        <w:instrText xml:space="preserve"> ADDIN EN.CITE.DATA </w:instrText>
      </w:r>
      <w:r w:rsidR="0077072B" w:rsidRPr="00A85F46">
        <w:rPr>
          <w:rFonts w:cs="Arial"/>
          <w:color w:val="000000" w:themeColor="text1"/>
        </w:rPr>
      </w:r>
      <w:r w:rsidR="0077072B" w:rsidRPr="00A85F46">
        <w:rPr>
          <w:rFonts w:cs="Arial"/>
          <w:color w:val="000000" w:themeColor="text1"/>
        </w:rPr>
        <w:fldChar w:fldCharType="end"/>
      </w:r>
      <w:r w:rsidR="00956EB9" w:rsidRPr="00A85F46">
        <w:rPr>
          <w:rFonts w:cs="Arial"/>
          <w:color w:val="000000" w:themeColor="text1"/>
        </w:rPr>
        <w:fldChar w:fldCharType="separate"/>
      </w:r>
      <w:r w:rsidR="0077072B" w:rsidRPr="00A85F46">
        <w:rPr>
          <w:rFonts w:cs="Arial"/>
          <w:noProof/>
          <w:color w:val="000000" w:themeColor="text1"/>
          <w:vertAlign w:val="superscript"/>
        </w:rPr>
        <w:t>10</w:t>
      </w:r>
      <w:r w:rsidR="00956EB9" w:rsidRPr="00A85F46">
        <w:rPr>
          <w:rFonts w:cs="Arial"/>
          <w:color w:val="000000" w:themeColor="text1"/>
        </w:rPr>
        <w:fldChar w:fldCharType="end"/>
      </w:r>
      <w:r w:rsidR="00814E39" w:rsidRPr="00A85F46">
        <w:rPr>
          <w:rFonts w:cs="Arial"/>
          <w:color w:val="000000" w:themeColor="text1"/>
        </w:rPr>
        <w:t xml:space="preserve">. </w:t>
      </w:r>
      <w:r w:rsidR="007F52A2" w:rsidRPr="00A85F46">
        <w:rPr>
          <w:rFonts w:cs="Arial"/>
          <w:color w:val="000000" w:themeColor="text1"/>
        </w:rPr>
        <w:t>SOX2 induce</w:t>
      </w:r>
      <w:r w:rsidR="00827D61" w:rsidRPr="00A85F46">
        <w:rPr>
          <w:rFonts w:cs="Arial"/>
          <w:color w:val="000000" w:themeColor="text1"/>
        </w:rPr>
        <w:t>s</w:t>
      </w:r>
      <w:r w:rsidR="007F52A2" w:rsidRPr="00A85F46">
        <w:rPr>
          <w:rFonts w:cs="Arial"/>
          <w:color w:val="000000" w:themeColor="text1"/>
        </w:rPr>
        <w:t xml:space="preserve"> expression of neuroendocrine markers</w:t>
      </w:r>
      <w:r w:rsidR="00956EB9" w:rsidRPr="00A85F46">
        <w:rPr>
          <w:rFonts w:cs="Arial"/>
          <w:color w:val="000000" w:themeColor="text1"/>
        </w:rPr>
        <w:fldChar w:fldCharType="begin">
          <w:fldData xml:space="preserve">PEVuZE5vdGU+PENpdGU+PEF1dGhvcj5NdTwvQXV0aG9yPjxZZWFyPjIwMTc8L1llYXI+PFJlY051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==
</w:fldData>
        </w:fldChar>
      </w:r>
      <w:r w:rsidR="0077072B" w:rsidRPr="00A85F46">
        <w:rPr>
          <w:rFonts w:cs="Arial"/>
          <w:color w:val="000000" w:themeColor="text1"/>
        </w:rPr>
        <w:instrText xml:space="preserve"> ADDIN EN.CITE </w:instrText>
      </w:r>
      <w:r w:rsidR="0077072B" w:rsidRPr="00A85F46">
        <w:rPr>
          <w:rFonts w:cs="Arial"/>
          <w:color w:val="000000" w:themeColor="text1"/>
        </w:rPr>
        <w:fldChar w:fldCharType="begin">
          <w:fldData xml:space="preserve">PEVuZE5vdGU+PENpdGU+PEF1dGhvcj5NdTwvQXV0aG9yPjxZZWFyPjIwMTc8L1llYXI+PFJlY051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==
</w:fldData>
        </w:fldChar>
      </w:r>
      <w:r w:rsidR="0077072B" w:rsidRPr="00A85F46">
        <w:rPr>
          <w:rFonts w:cs="Arial"/>
          <w:color w:val="000000" w:themeColor="text1"/>
        </w:rPr>
        <w:instrText xml:space="preserve"> ADDIN EN.CITE.DATA </w:instrText>
      </w:r>
      <w:r w:rsidR="0077072B" w:rsidRPr="00A85F46">
        <w:rPr>
          <w:rFonts w:cs="Arial"/>
          <w:color w:val="000000" w:themeColor="text1"/>
        </w:rPr>
      </w:r>
      <w:r w:rsidR="0077072B" w:rsidRPr="00A85F46">
        <w:rPr>
          <w:rFonts w:cs="Arial"/>
          <w:color w:val="000000" w:themeColor="text1"/>
        </w:rPr>
        <w:fldChar w:fldCharType="end"/>
      </w:r>
      <w:r w:rsidR="00956EB9" w:rsidRPr="00A85F46">
        <w:rPr>
          <w:rFonts w:cs="Arial"/>
          <w:color w:val="000000" w:themeColor="text1"/>
        </w:rPr>
        <w:fldChar w:fldCharType="separate"/>
      </w:r>
      <w:r w:rsidR="0077072B" w:rsidRPr="00A85F46">
        <w:rPr>
          <w:rFonts w:cs="Arial"/>
          <w:noProof/>
          <w:color w:val="000000" w:themeColor="text1"/>
          <w:vertAlign w:val="superscript"/>
        </w:rPr>
        <w:t>13</w:t>
      </w:r>
      <w:r w:rsidR="00956EB9" w:rsidRPr="00A85F46">
        <w:rPr>
          <w:rFonts w:cs="Arial"/>
          <w:color w:val="000000" w:themeColor="text1"/>
        </w:rPr>
        <w:fldChar w:fldCharType="end"/>
      </w:r>
      <w:r w:rsidR="007F52A2" w:rsidRPr="00A85F46">
        <w:rPr>
          <w:rFonts w:cs="Arial"/>
          <w:color w:val="000000" w:themeColor="text1"/>
        </w:rPr>
        <w:t xml:space="preserve">. </w:t>
      </w:r>
      <w:r w:rsidRPr="00A85F46">
        <w:rPr>
          <w:rFonts w:cs="Arial"/>
          <w:color w:val="000000" w:themeColor="text1"/>
        </w:rPr>
        <w:t xml:space="preserve">Furthermore, </w:t>
      </w:r>
      <w:r w:rsidR="00462968" w:rsidRPr="00A85F46">
        <w:rPr>
          <w:rFonts w:cs="Arial"/>
          <w:color w:val="000000" w:themeColor="text1"/>
        </w:rPr>
        <w:t>l</w:t>
      </w:r>
      <w:r w:rsidR="007F52A2" w:rsidRPr="00A85F46">
        <w:rPr>
          <w:rFonts w:cs="Arial"/>
          <w:color w:val="000000" w:themeColor="text1"/>
        </w:rPr>
        <w:t xml:space="preserve">oss </w:t>
      </w:r>
      <w:r w:rsidRPr="00A85F46">
        <w:rPr>
          <w:rFonts w:cs="Arial"/>
          <w:color w:val="000000" w:themeColor="text1"/>
        </w:rPr>
        <w:t xml:space="preserve">of </w:t>
      </w:r>
      <w:r w:rsidRPr="00A85F46">
        <w:rPr>
          <w:rFonts w:cs="Arial"/>
          <w:i/>
          <w:color w:val="000000" w:themeColor="text1"/>
        </w:rPr>
        <w:t xml:space="preserve">RB1 </w:t>
      </w:r>
      <w:r w:rsidR="007F52A2" w:rsidRPr="00A85F46">
        <w:rPr>
          <w:rFonts w:cs="Arial"/>
          <w:color w:val="000000" w:themeColor="text1"/>
        </w:rPr>
        <w:t>in mouse embryonic fibroblasts results in the induction of the pluripotency transcriptional program including SOX2</w:t>
      </w:r>
      <w:r w:rsidR="00956EB9" w:rsidRPr="00A85F46">
        <w:rPr>
          <w:rFonts w:cs="Arial"/>
          <w:color w:val="000000" w:themeColor="text1"/>
        </w:rPr>
        <w:fldChar w:fldCharType="begin">
          <w:fldData xml:space="preserve">PEVuZE5vdGU+PENpdGU+PEF1dGhvcj5LYXJldGE8L0F1dGhvcj48WWVhcj4yMDE1PC9ZZWFyPjxS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</w:fldData>
        </w:fldChar>
      </w:r>
      <w:r w:rsidR="00A85F46">
        <w:rPr>
          <w:rFonts w:cs="Arial"/>
          <w:color w:val="000000" w:themeColor="text1"/>
        </w:rPr>
        <w:instrText xml:space="preserve"> ADDIN EN.CITE </w:instrText>
      </w:r>
      <w:r w:rsidR="00A85F46">
        <w:rPr>
          <w:rFonts w:cs="Arial"/>
          <w:color w:val="000000" w:themeColor="text1"/>
        </w:rPr>
        <w:fldChar w:fldCharType="begin">
          <w:fldData xml:space="preserve">PEVuZE5vdGU+PENpdGU+PEF1dGhvcj5LYXJldGE8L0F1dGhvcj48WWVhcj4yMDE1PC9ZZWFyPjxS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</w:fldData>
        </w:fldChar>
      </w:r>
      <w:r w:rsidR="00A85F46">
        <w:rPr>
          <w:rFonts w:cs="Arial"/>
          <w:color w:val="000000" w:themeColor="text1"/>
        </w:rPr>
        <w:instrText xml:space="preserve"> ADDIN EN.CITE.DATA </w:instrText>
      </w:r>
      <w:r w:rsidR="00A85F46">
        <w:rPr>
          <w:rFonts w:cs="Arial"/>
          <w:color w:val="000000" w:themeColor="text1"/>
        </w:rPr>
      </w:r>
      <w:r w:rsidR="00A85F46">
        <w:rPr>
          <w:rFonts w:cs="Arial"/>
          <w:color w:val="000000" w:themeColor="text1"/>
        </w:rPr>
        <w:fldChar w:fldCharType="end"/>
      </w:r>
      <w:r w:rsidR="00956EB9" w:rsidRPr="00A85F46">
        <w:rPr>
          <w:rFonts w:cs="Arial"/>
          <w:color w:val="000000" w:themeColor="text1"/>
        </w:rPr>
        <w:fldChar w:fldCharType="separate"/>
      </w:r>
      <w:r w:rsidR="00A85F46" w:rsidRPr="00A85F46">
        <w:rPr>
          <w:rFonts w:cs="Arial"/>
          <w:noProof/>
          <w:color w:val="000000" w:themeColor="text1"/>
          <w:vertAlign w:val="superscript"/>
        </w:rPr>
        <w:t>31</w:t>
      </w:r>
      <w:r w:rsidR="00956EB9" w:rsidRPr="00A85F46">
        <w:rPr>
          <w:rFonts w:cs="Arial"/>
          <w:color w:val="000000" w:themeColor="text1"/>
        </w:rPr>
        <w:fldChar w:fldCharType="end"/>
      </w:r>
      <w:r w:rsidR="007F52A2" w:rsidRPr="00A85F46">
        <w:rPr>
          <w:rFonts w:cs="Arial"/>
          <w:color w:val="000000" w:themeColor="text1"/>
        </w:rPr>
        <w:t xml:space="preserve">. </w:t>
      </w:r>
      <w:r w:rsidRPr="00A85F46">
        <w:rPr>
          <w:rFonts w:cs="Arial"/>
          <w:color w:val="000000" w:themeColor="text1"/>
        </w:rPr>
        <w:t xml:space="preserve">However </w:t>
      </w:r>
      <w:r w:rsidR="007F52A2" w:rsidRPr="00A85F46">
        <w:rPr>
          <w:rFonts w:cs="Arial"/>
          <w:i/>
          <w:color w:val="000000" w:themeColor="text1"/>
        </w:rPr>
        <w:t>RB1</w:t>
      </w:r>
      <w:r w:rsidR="007F52A2" w:rsidRPr="00A85F46">
        <w:rPr>
          <w:rFonts w:cs="Arial"/>
          <w:color w:val="000000" w:themeColor="text1"/>
        </w:rPr>
        <w:t xml:space="preserve"> loss alone </w:t>
      </w:r>
      <w:r w:rsidR="002D0F33" w:rsidRPr="00A85F46">
        <w:rPr>
          <w:rFonts w:cs="Arial"/>
          <w:color w:val="000000" w:themeColor="text1"/>
        </w:rPr>
        <w:t>is</w:t>
      </w:r>
      <w:r w:rsidR="001A4698" w:rsidRPr="00A85F46">
        <w:rPr>
          <w:rFonts w:cs="Arial"/>
          <w:color w:val="000000" w:themeColor="text1"/>
        </w:rPr>
        <w:t xml:space="preserve"> </w:t>
      </w:r>
      <w:r w:rsidR="007F52A2" w:rsidRPr="00A85F46">
        <w:rPr>
          <w:rFonts w:cs="Arial"/>
          <w:color w:val="000000" w:themeColor="text1"/>
        </w:rPr>
        <w:t>insufficient to induce SOX2 or neuroendocrine gene expression and lineage plasticity</w:t>
      </w:r>
      <w:r w:rsidR="00956EB9" w:rsidRPr="00A85F46">
        <w:rPr>
          <w:rFonts w:cs="Arial"/>
          <w:color w:val="000000" w:themeColor="text1"/>
        </w:rPr>
        <w:fldChar w:fldCharType="begin">
          <w:fldData xml:space="preserve">PEVuZE5vdGU+PENpdGU+PEF1dGhvcj5LdTwvQXV0aG9yPjxZZWFyPjIwMTc8L1llYXI+PFJlY051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</w:fldData>
        </w:fldChar>
      </w:r>
      <w:r w:rsidR="0077072B" w:rsidRPr="00A85F46">
        <w:rPr>
          <w:rFonts w:cs="Arial"/>
          <w:color w:val="000000" w:themeColor="text1"/>
        </w:rPr>
        <w:instrText xml:space="preserve"> ADDIN EN.CITE </w:instrText>
      </w:r>
      <w:r w:rsidR="0077072B" w:rsidRPr="00A85F46">
        <w:rPr>
          <w:rFonts w:cs="Arial"/>
          <w:color w:val="000000" w:themeColor="text1"/>
        </w:rPr>
        <w:fldChar w:fldCharType="begin">
          <w:fldData xml:space="preserve">PEVuZE5vdGU+PENpdGU+PEF1dGhvcj5LdTwvQXV0aG9yPjxZZWFyPjIwMTc8L1llYXI+PFJlY051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</w:fldData>
        </w:fldChar>
      </w:r>
      <w:r w:rsidR="0077072B" w:rsidRPr="00A85F46">
        <w:rPr>
          <w:rFonts w:cs="Arial"/>
          <w:color w:val="000000" w:themeColor="text1"/>
        </w:rPr>
        <w:instrText xml:space="preserve"> ADDIN EN.CITE.DATA </w:instrText>
      </w:r>
      <w:r w:rsidR="0077072B" w:rsidRPr="00A85F46">
        <w:rPr>
          <w:rFonts w:cs="Arial"/>
          <w:color w:val="000000" w:themeColor="text1"/>
        </w:rPr>
      </w:r>
      <w:r w:rsidR="0077072B" w:rsidRPr="00A85F46">
        <w:rPr>
          <w:rFonts w:cs="Arial"/>
          <w:color w:val="000000" w:themeColor="text1"/>
        </w:rPr>
        <w:fldChar w:fldCharType="end"/>
      </w:r>
      <w:r w:rsidR="00956EB9" w:rsidRPr="00A85F46">
        <w:rPr>
          <w:rFonts w:cs="Arial"/>
          <w:color w:val="000000" w:themeColor="text1"/>
        </w:rPr>
        <w:fldChar w:fldCharType="separate"/>
      </w:r>
      <w:r w:rsidR="0077072B" w:rsidRPr="00A85F46">
        <w:rPr>
          <w:rFonts w:cs="Arial"/>
          <w:noProof/>
          <w:color w:val="000000" w:themeColor="text1"/>
          <w:vertAlign w:val="superscript"/>
        </w:rPr>
        <w:t>10,13</w:t>
      </w:r>
      <w:r w:rsidR="00956EB9" w:rsidRPr="00A85F46">
        <w:rPr>
          <w:rFonts w:cs="Arial"/>
          <w:color w:val="000000" w:themeColor="text1"/>
        </w:rPr>
        <w:fldChar w:fldCharType="end"/>
      </w:r>
      <w:r w:rsidR="007F52A2" w:rsidRPr="00A85F46">
        <w:rPr>
          <w:rFonts w:cs="Arial"/>
          <w:color w:val="000000" w:themeColor="text1"/>
        </w:rPr>
        <w:t>.</w:t>
      </w:r>
      <w:r w:rsidR="00751EAB" w:rsidRPr="00A85F46">
        <w:rPr>
          <w:rFonts w:cs="Arial"/>
          <w:color w:val="000000" w:themeColor="text1"/>
        </w:rPr>
        <w:t xml:space="preserve"> Using </w:t>
      </w:r>
      <w:r w:rsidR="00751EAB" w:rsidRPr="00A85F46">
        <w:rPr>
          <w:rFonts w:eastAsia="Times New Roman" w:cs="Arial"/>
          <w:color w:val="000000" w:themeColor="text1"/>
        </w:rPr>
        <w:t xml:space="preserve">another model of AR pathway inhibitor–resistant prostate cancer, </w:t>
      </w:r>
      <w:r w:rsidR="00206296" w:rsidRPr="00A85F46">
        <w:rPr>
          <w:rFonts w:eastAsia="Times New Roman" w:cs="Arial"/>
          <w:color w:val="000000" w:themeColor="text1"/>
        </w:rPr>
        <w:t xml:space="preserve">the neural transcription factor </w:t>
      </w:r>
      <w:r w:rsidR="00751EAB" w:rsidRPr="00A85F46">
        <w:rPr>
          <w:rFonts w:eastAsia="Times New Roman" w:cs="Arial"/>
          <w:color w:val="000000" w:themeColor="text1"/>
        </w:rPr>
        <w:t xml:space="preserve">BRN2 (encoded by </w:t>
      </w:r>
      <w:r w:rsidR="00751EAB" w:rsidRPr="00A85F46">
        <w:rPr>
          <w:rStyle w:val="Emphasis"/>
          <w:rFonts w:eastAsia="Times New Roman" w:cs="Arial"/>
          <w:color w:val="000000" w:themeColor="text1"/>
        </w:rPr>
        <w:t>POU3F2</w:t>
      </w:r>
      <w:r w:rsidR="00751EAB" w:rsidRPr="00A85F46">
        <w:rPr>
          <w:rFonts w:eastAsia="Times New Roman" w:cs="Arial"/>
          <w:color w:val="000000" w:themeColor="text1"/>
        </w:rPr>
        <w:t>)</w:t>
      </w:r>
      <w:r w:rsidR="00206296" w:rsidRPr="00A85F46">
        <w:rPr>
          <w:rFonts w:eastAsia="Times New Roman" w:cs="Arial"/>
          <w:color w:val="000000" w:themeColor="text1"/>
        </w:rPr>
        <w:t xml:space="preserve"> was shown to</w:t>
      </w:r>
      <w:r w:rsidR="00751EAB" w:rsidRPr="00A85F46">
        <w:rPr>
          <w:rFonts w:eastAsia="Times New Roman" w:cs="Arial"/>
          <w:color w:val="000000" w:themeColor="text1"/>
        </w:rPr>
        <w:t xml:space="preserve"> regulat</w:t>
      </w:r>
      <w:r w:rsidR="00206296" w:rsidRPr="00A85F46">
        <w:rPr>
          <w:rFonts w:eastAsia="Times New Roman" w:cs="Arial"/>
          <w:color w:val="000000" w:themeColor="text1"/>
        </w:rPr>
        <w:t xml:space="preserve">e the expression </w:t>
      </w:r>
      <w:r w:rsidR="00751EAB" w:rsidRPr="00A85F46">
        <w:rPr>
          <w:rFonts w:eastAsia="Times New Roman" w:cs="Arial"/>
          <w:color w:val="000000" w:themeColor="text1"/>
        </w:rPr>
        <w:t xml:space="preserve">of SOX2 </w:t>
      </w:r>
      <w:r w:rsidR="00206296" w:rsidRPr="00A85F46">
        <w:rPr>
          <w:rFonts w:eastAsia="Times New Roman" w:cs="Arial"/>
          <w:color w:val="000000" w:themeColor="text1"/>
        </w:rPr>
        <w:t>and to drive</w:t>
      </w:r>
      <w:r w:rsidR="00751EAB" w:rsidRPr="00A85F46">
        <w:rPr>
          <w:rFonts w:eastAsia="Times New Roman" w:cs="Arial"/>
          <w:color w:val="000000" w:themeColor="text1"/>
        </w:rPr>
        <w:t xml:space="preserve"> </w:t>
      </w:r>
      <w:r w:rsidR="00206296" w:rsidRPr="00A85F46">
        <w:rPr>
          <w:rFonts w:eastAsia="Times New Roman" w:cs="Arial"/>
          <w:color w:val="000000" w:themeColor="text1"/>
        </w:rPr>
        <w:t>the NEPC phenotype</w:t>
      </w:r>
      <w:r w:rsidR="00206296" w:rsidRPr="00A85F46">
        <w:rPr>
          <w:rFonts w:eastAsia="Times New Roman" w:cs="Arial"/>
          <w:color w:val="000000" w:themeColor="text1"/>
        </w:rPr>
        <w:fldChar w:fldCharType="begin">
          <w:fldData xml:space="preserve">PEVuZE5vdGU+PENpdGU+PEF1dGhvcj5CaXNob3A8L0F1dGhvcj48WWVhcj4yMDE3PC9ZZWFyPjxS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</w:fldData>
        </w:fldChar>
      </w:r>
      <w:r w:rsidR="00A85F46">
        <w:rPr>
          <w:rFonts w:eastAsia="Times New Roman" w:cs="Arial"/>
          <w:color w:val="000000" w:themeColor="text1"/>
        </w:rPr>
        <w:instrText xml:space="preserve"> ADDIN EN.CITE </w:instrText>
      </w:r>
      <w:r w:rsidR="00A85F46">
        <w:rPr>
          <w:rFonts w:eastAsia="Times New Roman" w:cs="Arial"/>
          <w:color w:val="000000" w:themeColor="text1"/>
        </w:rPr>
        <w:fldChar w:fldCharType="begin">
          <w:fldData xml:space="preserve">PEVuZE5vdGU+PENpdGU+PEF1dGhvcj5CaXNob3A8L0F1dGhvcj48WWVhcj4yMDE3PC9ZZWFyPjxS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</w:fldData>
        </w:fldChar>
      </w:r>
      <w:r w:rsidR="00A85F46">
        <w:rPr>
          <w:rFonts w:eastAsia="Times New Roman" w:cs="Arial"/>
          <w:color w:val="000000" w:themeColor="text1"/>
        </w:rPr>
        <w:instrText xml:space="preserve"> ADDIN EN.CITE.DATA </w:instrText>
      </w:r>
      <w:r w:rsidR="00A85F46">
        <w:rPr>
          <w:rFonts w:eastAsia="Times New Roman" w:cs="Arial"/>
          <w:color w:val="000000" w:themeColor="text1"/>
        </w:rPr>
      </w:r>
      <w:r w:rsidR="00A85F46">
        <w:rPr>
          <w:rFonts w:eastAsia="Times New Roman" w:cs="Arial"/>
          <w:color w:val="000000" w:themeColor="text1"/>
        </w:rPr>
        <w:fldChar w:fldCharType="end"/>
      </w:r>
      <w:r w:rsidR="00206296" w:rsidRPr="00A85F46">
        <w:rPr>
          <w:rFonts w:eastAsia="Times New Roman" w:cs="Arial"/>
          <w:color w:val="000000" w:themeColor="text1"/>
        </w:rPr>
        <w:fldChar w:fldCharType="separate"/>
      </w:r>
      <w:r w:rsidR="00A85F46" w:rsidRPr="00A85F46">
        <w:rPr>
          <w:rFonts w:eastAsia="Times New Roman" w:cs="Arial"/>
          <w:noProof/>
          <w:color w:val="000000" w:themeColor="text1"/>
          <w:vertAlign w:val="superscript"/>
        </w:rPr>
        <w:t>32</w:t>
      </w:r>
      <w:r w:rsidR="00206296" w:rsidRPr="00A85F46">
        <w:rPr>
          <w:rFonts w:eastAsia="Times New Roman" w:cs="Arial"/>
          <w:color w:val="000000" w:themeColor="text1"/>
        </w:rPr>
        <w:fldChar w:fldCharType="end"/>
      </w:r>
      <w:r w:rsidR="00751EAB" w:rsidRPr="00A85F46">
        <w:rPr>
          <w:rFonts w:eastAsia="Times New Roman" w:cs="Arial"/>
          <w:color w:val="000000" w:themeColor="text1"/>
        </w:rPr>
        <w:t>.</w:t>
      </w:r>
    </w:p>
    <w:p w14:paraId="18E0D85E" w14:textId="77777777" w:rsidR="00814E39" w:rsidRPr="00A85F46" w:rsidRDefault="00814E39" w:rsidP="00A85F46">
      <w:pPr>
        <w:tabs>
          <w:tab w:val="left" w:pos="9990"/>
        </w:tabs>
        <w:ind w:left="540" w:right="450"/>
        <w:jc w:val="both"/>
        <w:rPr>
          <w:rFonts w:cs="Arial"/>
          <w:color w:val="000000" w:themeColor="text1"/>
        </w:rPr>
      </w:pPr>
    </w:p>
    <w:p w14:paraId="04D953B0" w14:textId="1D33A737" w:rsidR="00241F92" w:rsidRPr="00A85F46" w:rsidRDefault="00241F92" w:rsidP="00A85F46">
      <w:pPr>
        <w:tabs>
          <w:tab w:val="left" w:pos="9990"/>
        </w:tabs>
        <w:ind w:left="540" w:right="450"/>
        <w:jc w:val="both"/>
        <w:rPr>
          <w:rFonts w:cs="Arial"/>
          <w:color w:val="000000" w:themeColor="text1"/>
        </w:rPr>
      </w:pPr>
      <w:r w:rsidRPr="00A85F46">
        <w:rPr>
          <w:rFonts w:cs="Arial"/>
          <w:color w:val="000000" w:themeColor="text1"/>
        </w:rPr>
        <w:t xml:space="preserve">Although </w:t>
      </w:r>
      <w:r w:rsidR="004A2663" w:rsidRPr="00A85F46">
        <w:rPr>
          <w:rFonts w:cs="Arial"/>
          <w:color w:val="000000" w:themeColor="text1"/>
        </w:rPr>
        <w:t xml:space="preserve">the data </w:t>
      </w:r>
      <w:r w:rsidR="001F031D" w:rsidRPr="00A85F46">
        <w:rPr>
          <w:rFonts w:cs="Arial"/>
          <w:color w:val="000000" w:themeColor="text1"/>
        </w:rPr>
        <w:t>from the different</w:t>
      </w:r>
      <w:r w:rsidR="004A2663" w:rsidRPr="00A85F46">
        <w:rPr>
          <w:rFonts w:cs="Arial"/>
          <w:color w:val="000000" w:themeColor="text1"/>
        </w:rPr>
        <w:t xml:space="preserve"> </w:t>
      </w:r>
      <w:r w:rsidRPr="00A85F46">
        <w:rPr>
          <w:rFonts w:cs="Arial"/>
          <w:color w:val="000000" w:themeColor="text1"/>
        </w:rPr>
        <w:t xml:space="preserve">GEMM tumors </w:t>
      </w:r>
      <w:r w:rsidR="008214D5" w:rsidRPr="00A85F46">
        <w:rPr>
          <w:rFonts w:cs="Arial"/>
          <w:color w:val="000000" w:themeColor="text1"/>
        </w:rPr>
        <w:t xml:space="preserve">and cell lines </w:t>
      </w:r>
      <w:r w:rsidRPr="00A85F46">
        <w:rPr>
          <w:rFonts w:cs="Arial"/>
          <w:color w:val="000000" w:themeColor="text1"/>
        </w:rPr>
        <w:t xml:space="preserve">with </w:t>
      </w:r>
      <w:r w:rsidR="001F031D" w:rsidRPr="00A85F46">
        <w:rPr>
          <w:rFonts w:cs="Arial"/>
          <w:color w:val="000000" w:themeColor="text1"/>
        </w:rPr>
        <w:t>mixed</w:t>
      </w:r>
      <w:r w:rsidRPr="00A85F46">
        <w:rPr>
          <w:rFonts w:cs="Arial"/>
          <w:color w:val="000000" w:themeColor="text1"/>
        </w:rPr>
        <w:t xml:space="preserve"> populations of </w:t>
      </w:r>
      <w:r w:rsidR="001F031D" w:rsidRPr="00A85F46">
        <w:rPr>
          <w:rFonts w:cs="Arial"/>
          <w:color w:val="000000" w:themeColor="text1"/>
        </w:rPr>
        <w:t xml:space="preserve">NE, mesenchymal and luminal </w:t>
      </w:r>
      <w:r w:rsidRPr="00A85F46">
        <w:rPr>
          <w:rFonts w:cs="Arial"/>
          <w:color w:val="000000" w:themeColor="text1"/>
        </w:rPr>
        <w:t xml:space="preserve">tumors cells do not definitely exclude </w:t>
      </w:r>
      <w:r w:rsidR="001F031D" w:rsidRPr="00A85F46">
        <w:rPr>
          <w:rFonts w:cs="Arial"/>
          <w:color w:val="000000" w:themeColor="text1"/>
        </w:rPr>
        <w:t xml:space="preserve">other mechanisms </w:t>
      </w:r>
      <w:r w:rsidRPr="00A85F46">
        <w:rPr>
          <w:rFonts w:cs="Arial"/>
          <w:color w:val="000000" w:themeColor="text1"/>
        </w:rPr>
        <w:t>for emergence of NE-tumor cells</w:t>
      </w:r>
      <w:r w:rsidR="001F031D" w:rsidRPr="00A85F46">
        <w:rPr>
          <w:rFonts w:cs="Arial"/>
          <w:color w:val="000000" w:themeColor="text1"/>
        </w:rPr>
        <w:t xml:space="preserve">, collectively </w:t>
      </w:r>
      <w:r w:rsidR="001F031D" w:rsidRPr="007A2E7B">
        <w:rPr>
          <w:rFonts w:cs="Arial"/>
          <w:b/>
          <w:color w:val="000000" w:themeColor="text1"/>
        </w:rPr>
        <w:t xml:space="preserve">they show </w:t>
      </w:r>
      <w:r w:rsidRPr="007A2E7B">
        <w:rPr>
          <w:rFonts w:cs="Arial"/>
          <w:b/>
          <w:i/>
          <w:color w:val="000000" w:themeColor="text1"/>
        </w:rPr>
        <w:t>TP53</w:t>
      </w:r>
      <w:r w:rsidR="00462968" w:rsidRPr="007A2E7B">
        <w:rPr>
          <w:rFonts w:cs="Arial"/>
          <w:b/>
          <w:i/>
          <w:color w:val="000000" w:themeColor="text1"/>
        </w:rPr>
        <w:t>/RB1</w:t>
      </w:r>
      <w:r w:rsidRPr="007A2E7B">
        <w:rPr>
          <w:rFonts w:cs="Arial"/>
          <w:b/>
          <w:color w:val="000000" w:themeColor="text1"/>
        </w:rPr>
        <w:t xml:space="preserve"> loss enhances lineag</w:t>
      </w:r>
      <w:r w:rsidR="00CC1EB9" w:rsidRPr="007A2E7B">
        <w:rPr>
          <w:rFonts w:cs="Arial"/>
          <w:b/>
          <w:color w:val="000000" w:themeColor="text1"/>
        </w:rPr>
        <w:t>e</w:t>
      </w:r>
      <w:r w:rsidRPr="007A2E7B">
        <w:rPr>
          <w:rFonts w:cs="Arial"/>
          <w:b/>
          <w:color w:val="000000" w:themeColor="text1"/>
        </w:rPr>
        <w:t xml:space="preserve"> plasticity </w:t>
      </w:r>
      <w:r w:rsidR="001F031D" w:rsidRPr="007A2E7B">
        <w:rPr>
          <w:rFonts w:cs="Arial"/>
          <w:b/>
          <w:color w:val="000000" w:themeColor="text1"/>
        </w:rPr>
        <w:t xml:space="preserve">of prostate tumor cells that arose from independent </w:t>
      </w:r>
      <w:r w:rsidRPr="007A2E7B">
        <w:rPr>
          <w:rFonts w:cs="Arial"/>
          <w:b/>
          <w:color w:val="000000" w:themeColor="text1"/>
        </w:rPr>
        <w:t>tumorigenic alterations.</w:t>
      </w:r>
      <w:r w:rsidRPr="00A85F46">
        <w:rPr>
          <w:rFonts w:cs="Arial"/>
          <w:color w:val="000000" w:themeColor="text1"/>
        </w:rPr>
        <w:t xml:space="preserve"> </w:t>
      </w:r>
      <w:r w:rsidR="00E41B26" w:rsidRPr="00A85F46">
        <w:rPr>
          <w:rFonts w:cs="Arial"/>
          <w:color w:val="000000" w:themeColor="text1"/>
        </w:rPr>
        <w:t>For adenocarcinomas such as prostate cancer, loss of</w:t>
      </w:r>
      <w:r w:rsidR="00CC1EB9" w:rsidRPr="00A85F46">
        <w:rPr>
          <w:rFonts w:cs="Arial"/>
          <w:color w:val="000000" w:themeColor="text1"/>
        </w:rPr>
        <w:t xml:space="preserve"> luminal identity</w:t>
      </w:r>
      <w:r w:rsidR="00E41B26" w:rsidRPr="00A85F46">
        <w:rPr>
          <w:rFonts w:cs="Arial"/>
          <w:color w:val="000000" w:themeColor="text1"/>
        </w:rPr>
        <w:t xml:space="preserve"> and the enrichment </w:t>
      </w:r>
      <w:r w:rsidR="005B47D9" w:rsidRPr="00A85F46">
        <w:rPr>
          <w:rFonts w:cs="Arial"/>
          <w:color w:val="000000" w:themeColor="text1"/>
        </w:rPr>
        <w:t xml:space="preserve">of </w:t>
      </w:r>
      <w:r w:rsidR="00CC1EB9" w:rsidRPr="00A85F46">
        <w:rPr>
          <w:rFonts w:cs="Arial"/>
          <w:color w:val="000000" w:themeColor="text1"/>
        </w:rPr>
        <w:t xml:space="preserve">more basal, mesenchymal, or NE-like </w:t>
      </w:r>
      <w:r w:rsidR="00E41B26" w:rsidRPr="00A85F46">
        <w:rPr>
          <w:rFonts w:cs="Arial"/>
          <w:color w:val="000000" w:themeColor="text1"/>
        </w:rPr>
        <w:t>phenotypes when</w:t>
      </w:r>
      <w:r w:rsidR="001F031D" w:rsidRPr="00A85F46">
        <w:rPr>
          <w:rFonts w:cs="Arial"/>
          <w:color w:val="000000" w:themeColor="text1"/>
        </w:rPr>
        <w:t xml:space="preserve">, as Sawyers and colleagues </w:t>
      </w:r>
      <w:r w:rsidR="005B47D9" w:rsidRPr="00A85F46">
        <w:rPr>
          <w:rFonts w:cs="Arial"/>
          <w:color w:val="000000" w:themeColor="text1"/>
        </w:rPr>
        <w:t>suggested,</w:t>
      </w:r>
      <w:r w:rsidR="00E41B26" w:rsidRPr="00A85F46">
        <w:rPr>
          <w:rFonts w:cs="Arial"/>
          <w:color w:val="000000" w:themeColor="text1"/>
        </w:rPr>
        <w:t xml:space="preserve"> faced </w:t>
      </w:r>
      <w:r w:rsidRPr="00A85F46">
        <w:rPr>
          <w:rFonts w:cs="Arial"/>
          <w:color w:val="000000" w:themeColor="text1"/>
        </w:rPr>
        <w:t xml:space="preserve">with </w:t>
      </w:r>
      <w:r w:rsidR="00E41B26" w:rsidRPr="00A85F46">
        <w:rPr>
          <w:rFonts w:cs="Arial"/>
          <w:color w:val="000000" w:themeColor="text1"/>
        </w:rPr>
        <w:t xml:space="preserve">a </w:t>
      </w:r>
      <w:r w:rsidRPr="00A85F46">
        <w:rPr>
          <w:rFonts w:cs="Arial"/>
          <w:color w:val="000000" w:themeColor="text1"/>
        </w:rPr>
        <w:t>selective</w:t>
      </w:r>
      <w:r w:rsidR="00CC1EB9" w:rsidRPr="00A85F46">
        <w:rPr>
          <w:rFonts w:cs="Arial"/>
          <w:color w:val="000000" w:themeColor="text1"/>
        </w:rPr>
        <w:t xml:space="preserve"> </w:t>
      </w:r>
      <w:r w:rsidRPr="00A85F46">
        <w:rPr>
          <w:rFonts w:cs="Arial"/>
          <w:color w:val="000000" w:themeColor="text1"/>
        </w:rPr>
        <w:t>pressure</w:t>
      </w:r>
      <w:r w:rsidR="00CC1EB9" w:rsidRPr="00A85F46">
        <w:rPr>
          <w:rFonts w:cs="Arial"/>
          <w:color w:val="000000" w:themeColor="text1"/>
        </w:rPr>
        <w:t xml:space="preserve"> (e.g.</w:t>
      </w:r>
      <w:r w:rsidR="001A2F44" w:rsidRPr="00A85F46">
        <w:rPr>
          <w:rFonts w:cs="Arial"/>
          <w:color w:val="000000" w:themeColor="text1"/>
        </w:rPr>
        <w:t>,</w:t>
      </w:r>
      <w:r w:rsidR="00CC1EB9" w:rsidRPr="00A85F46">
        <w:rPr>
          <w:rFonts w:cs="Arial"/>
          <w:color w:val="000000" w:themeColor="text1"/>
        </w:rPr>
        <w:t xml:space="preserve"> potent anti-androgen therapy)</w:t>
      </w:r>
      <w:r w:rsidR="00E41B26" w:rsidRPr="00A85F46">
        <w:rPr>
          <w:rFonts w:cs="Arial"/>
          <w:color w:val="000000" w:themeColor="text1"/>
        </w:rPr>
        <w:t xml:space="preserve"> is one model of drug resistance</w:t>
      </w:r>
      <w:r w:rsidRPr="00A85F46">
        <w:rPr>
          <w:rFonts w:cs="Arial"/>
          <w:color w:val="000000" w:themeColor="text1"/>
        </w:rPr>
        <w:t>.</w:t>
      </w:r>
      <w:r w:rsidR="00E41B26" w:rsidRPr="00A85F46">
        <w:rPr>
          <w:rFonts w:cs="Arial"/>
          <w:color w:val="000000" w:themeColor="text1"/>
        </w:rPr>
        <w:t xml:space="preserve"> Within this context, the epithelial tumor cell does not need to “trans-differentiate” (i.e.</w:t>
      </w:r>
      <w:r w:rsidR="001A2F44" w:rsidRPr="00A85F46">
        <w:rPr>
          <w:rFonts w:cs="Arial"/>
          <w:color w:val="000000" w:themeColor="text1"/>
        </w:rPr>
        <w:t>,</w:t>
      </w:r>
      <w:r w:rsidR="00E41B26" w:rsidRPr="00A85F46">
        <w:rPr>
          <w:rFonts w:cs="Arial"/>
          <w:color w:val="000000" w:themeColor="text1"/>
        </w:rPr>
        <w:t xml:space="preserve"> </w:t>
      </w:r>
      <w:r w:rsidR="001A2F44" w:rsidRPr="00A85F46">
        <w:rPr>
          <w:rFonts w:cs="Arial"/>
          <w:color w:val="000000" w:themeColor="text1"/>
        </w:rPr>
        <w:t xml:space="preserve">undergo </w:t>
      </w:r>
      <w:r w:rsidR="00E41B26" w:rsidRPr="00A85F46">
        <w:rPr>
          <w:rFonts w:cs="Arial"/>
          <w:color w:val="000000" w:themeColor="text1"/>
        </w:rPr>
        <w:t xml:space="preserve">a full transition from one lineage to a completely different lineage) but </w:t>
      </w:r>
      <w:r w:rsidR="004B438B" w:rsidRPr="00A85F46">
        <w:rPr>
          <w:rFonts w:cs="Arial"/>
          <w:color w:val="000000" w:themeColor="text1"/>
        </w:rPr>
        <w:t>t</w:t>
      </w:r>
      <w:r w:rsidR="00E41B26" w:rsidRPr="00A85F46">
        <w:rPr>
          <w:rFonts w:cs="Arial"/>
          <w:color w:val="000000" w:themeColor="text1"/>
        </w:rPr>
        <w:t>o revert to a more plastic state</w:t>
      </w:r>
      <w:r w:rsidR="004B438B" w:rsidRPr="00A85F46">
        <w:rPr>
          <w:rFonts w:cs="Arial"/>
          <w:color w:val="000000" w:themeColor="text1"/>
        </w:rPr>
        <w:t xml:space="preserve">. Given the broad spectrum of tumor types that display lineage plasticity, </w:t>
      </w:r>
      <w:r w:rsidR="005B47D9" w:rsidRPr="00A85F46">
        <w:rPr>
          <w:rFonts w:cs="Arial"/>
          <w:color w:val="000000" w:themeColor="text1"/>
        </w:rPr>
        <w:t>recent data</w:t>
      </w:r>
      <w:r w:rsidR="009705C1" w:rsidRPr="00A85F46">
        <w:rPr>
          <w:rFonts w:cs="Arial"/>
          <w:color w:val="000000" w:themeColor="text1"/>
        </w:rPr>
        <w:fldChar w:fldCharType="begin">
          <w:fldData xml:space="preserve">PEVuZE5vdGU+PENpdGU+PEF1dGhvcj5CZWx0cmFuPC9BdXRob3I+PFllYXI+MjAxNjwvWWVhcj48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</w:fldData>
        </w:fldChar>
      </w:r>
      <w:r w:rsidR="00A85F46">
        <w:rPr>
          <w:rFonts w:cs="Arial"/>
          <w:color w:val="000000" w:themeColor="text1"/>
        </w:rPr>
        <w:instrText xml:space="preserve"> ADDIN EN.CITE </w:instrText>
      </w:r>
      <w:r w:rsidR="00A85F46">
        <w:rPr>
          <w:rFonts w:cs="Arial"/>
          <w:color w:val="000000" w:themeColor="text1"/>
        </w:rPr>
        <w:fldChar w:fldCharType="begin">
          <w:fldData xml:space="preserve">PEVuZE5vdGU+PENpdGU+PEF1dGhvcj5CZWx0cmFuPC9BdXRob3I+PFllYXI+MjAxNjwvWWVhcj48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</w:fldData>
        </w:fldChar>
      </w:r>
      <w:r w:rsidR="00A85F46">
        <w:rPr>
          <w:rFonts w:cs="Arial"/>
          <w:color w:val="000000" w:themeColor="text1"/>
        </w:rPr>
        <w:instrText xml:space="preserve"> ADDIN EN.CITE.DATA </w:instrText>
      </w:r>
      <w:r w:rsidR="00A85F46">
        <w:rPr>
          <w:rFonts w:cs="Arial"/>
          <w:color w:val="000000" w:themeColor="text1"/>
        </w:rPr>
      </w:r>
      <w:r w:rsidR="00A85F46">
        <w:rPr>
          <w:rFonts w:cs="Arial"/>
          <w:color w:val="000000" w:themeColor="text1"/>
        </w:rPr>
        <w:fldChar w:fldCharType="end"/>
      </w:r>
      <w:r w:rsidR="009705C1" w:rsidRPr="00A85F46">
        <w:rPr>
          <w:rFonts w:cs="Arial"/>
          <w:color w:val="000000" w:themeColor="text1"/>
        </w:rPr>
        <w:fldChar w:fldCharType="separate"/>
      </w:r>
      <w:r w:rsidR="00A85F46" w:rsidRPr="00A85F46">
        <w:rPr>
          <w:rFonts w:cs="Arial"/>
          <w:noProof/>
          <w:color w:val="000000" w:themeColor="text1"/>
          <w:vertAlign w:val="superscript"/>
        </w:rPr>
        <w:t>7,10,13,33</w:t>
      </w:r>
      <w:r w:rsidR="009705C1" w:rsidRPr="00A85F46">
        <w:rPr>
          <w:rFonts w:cs="Arial"/>
          <w:color w:val="000000" w:themeColor="text1"/>
        </w:rPr>
        <w:fldChar w:fldCharType="end"/>
      </w:r>
      <w:r w:rsidR="005B47D9" w:rsidRPr="00A85F46">
        <w:rPr>
          <w:rFonts w:cs="Arial"/>
          <w:color w:val="000000" w:themeColor="text1"/>
        </w:rPr>
        <w:t xml:space="preserve"> suggests that </w:t>
      </w:r>
      <w:r w:rsidR="004B438B" w:rsidRPr="00A85F46">
        <w:rPr>
          <w:rFonts w:cs="Arial"/>
          <w:color w:val="000000" w:themeColor="text1"/>
        </w:rPr>
        <w:t xml:space="preserve">reversing or delaying lineage transformation with targeted therapy may provide a clinical benefit to a larger number of patients than previously appreciated.  </w:t>
      </w:r>
    </w:p>
    <w:p w14:paraId="24BF6E53" w14:textId="77777777" w:rsidR="00E135B7" w:rsidRPr="00A85F46" w:rsidRDefault="00E135B7" w:rsidP="00A85F46">
      <w:pPr>
        <w:tabs>
          <w:tab w:val="left" w:pos="9990"/>
        </w:tabs>
        <w:ind w:left="540" w:right="450"/>
        <w:jc w:val="both"/>
        <w:rPr>
          <w:rFonts w:cs="Arial"/>
          <w:color w:val="000000" w:themeColor="text1"/>
        </w:rPr>
      </w:pPr>
    </w:p>
    <w:p w14:paraId="5EF82085" w14:textId="1D79B288" w:rsidR="00E135B7" w:rsidRDefault="00E135B7" w:rsidP="00A85F46">
      <w:pPr>
        <w:tabs>
          <w:tab w:val="left" w:pos="9990"/>
        </w:tabs>
        <w:ind w:left="540" w:right="450"/>
        <w:jc w:val="both"/>
        <w:rPr>
          <w:color w:val="000000" w:themeColor="text1"/>
        </w:rPr>
      </w:pPr>
      <w:r w:rsidRPr="00A85F46">
        <w:rPr>
          <w:color w:val="000000" w:themeColor="text1"/>
        </w:rPr>
        <w:lastRenderedPageBreak/>
        <w:t>The first evidence in prostate cancer that neuroendocrine regions arise by transdifferentiation of luminal adenocarcinoma cells was through a recent lineage-tracing experiment of genetically engineered mice</w:t>
      </w:r>
      <w:r w:rsidRPr="00A85F46">
        <w:rPr>
          <w:color w:val="000000" w:themeColor="text1"/>
        </w:rPr>
        <w:fldChar w:fldCharType="begin"/>
      </w:r>
      <w:r w:rsidR="00A85F46">
        <w:rPr>
          <w:color w:val="000000" w:themeColor="text1"/>
        </w:rPr>
        <w:instrText xml:space="preserve"> ADDIN EN.CITE &lt;EndNote&gt;&lt;Cite&gt;&lt;Author&gt;Zou&lt;/Author&gt;&lt;Year&gt;2017 (in press)&lt;/Year&gt;&lt;RecNum&gt;140&lt;/RecNum&gt;&lt;DisplayText&gt;&lt;style face="superscript"&gt;34&lt;/style&gt;&lt;/DisplayText&gt;&lt;record&gt;&lt;rec-number&gt;140&lt;/rec-number&gt;&lt;foreign-keys&gt;&lt;key app="EN" db-id="aef9wde29aa0sger2pavwt582w0trwdtwzp0" timestamp="1492048402"&gt;140&lt;/key&gt;&lt;/foreign-keys&gt;&lt;ref-type name="Journal Article"&gt;17&lt;/ref-type&gt;&lt;contributors&gt;&lt;authors&gt;&lt;author&gt;Zou, M&lt;/author&gt;&lt;author&gt;Toivanen, R&lt;/author&gt;&lt;author&gt;Mitrofanova, A&lt;/author&gt;&lt;author&gt;Floch, N&lt;/author&gt;&lt;author&gt;Hayati, S&lt;/author&gt;&lt;author&gt;Sun, Y&lt;/author&gt;&lt;author&gt;Le Magnen, C&lt;/author&gt;&lt;author&gt;Chester, D&lt;/author&gt;&lt;author&gt;Elahe A. Mostaghel, E.A.&lt;/author&gt;&lt;author&gt;Califano, A&lt;/author&gt;&lt;author&gt;Rubin, M.A.&lt;/author&gt;&lt;author&gt;Shen, M.M.&lt;/author&gt;&lt;author&gt;Abate-Shen, C&lt;/author&gt;&lt;/authors&gt;&lt;/contributors&gt;&lt;titles&gt;&lt;title&gt;Transdifferentiation as a mechanism of treatment resistance in a mouse model of castration-resistant prostate cancer&lt;/title&gt;&lt;secondary-title&gt;Cancer Discov&lt;/secondary-title&gt;&lt;/titles&gt;&lt;periodical&gt;&lt;full-title&gt;Cancer Discov&lt;/full-title&gt;&lt;/periodical&gt;&lt;dates&gt;&lt;year&gt;2017 (in press)&lt;/year&gt;&lt;/dates&gt;&lt;urls&gt;&lt;/urls&gt;&lt;/record&gt;&lt;/Cite&gt;&lt;/EndNote&gt;</w:instrText>
      </w:r>
      <w:r w:rsidRPr="00A85F46">
        <w:rPr>
          <w:color w:val="000000" w:themeColor="text1"/>
        </w:rPr>
        <w:fldChar w:fldCharType="separate"/>
      </w:r>
      <w:r w:rsidR="00A85F46" w:rsidRPr="00A85F46">
        <w:rPr>
          <w:noProof/>
          <w:color w:val="000000" w:themeColor="text1"/>
          <w:vertAlign w:val="superscript"/>
        </w:rPr>
        <w:t>34</w:t>
      </w:r>
      <w:r w:rsidRPr="00A85F46">
        <w:rPr>
          <w:color w:val="000000" w:themeColor="text1"/>
        </w:rPr>
        <w:fldChar w:fldCharType="end"/>
      </w:r>
      <w:r w:rsidRPr="00A85F46">
        <w:rPr>
          <w:color w:val="000000" w:themeColor="text1"/>
        </w:rPr>
        <w:t>.  This GEM with loss of Trp53 and Pten failed to respond to abiraterone, and display accelerated progression to tumors resembling treatment-related CRPC with neuroendocrine differentiation (CRPC-NE) in humans. Lineage-tracing of these mice was performed using a R26R-YFP reporter allele. In this model YFP is only expressed by luminal cells and their descendants in NPp53 tumors. This study found that nearly all synaptophysin positive cells co-expressed YFP, demonstrating that these cell were derived from luminal cells, and not from neuroendocrine or basal cells. Therefore, Zou et al show by lineage-tracing that these neuroendocrine-like cells arise by transdifferentiation of luminal prostate adenocarcinoma cells, underscoring the significance of lineage plasticity as a mechanism of drug resistance.</w:t>
      </w:r>
    </w:p>
    <w:p w14:paraId="5AAE6890" w14:textId="77777777" w:rsidR="007A2E7B" w:rsidRDefault="007A2E7B" w:rsidP="00A85F46">
      <w:pPr>
        <w:tabs>
          <w:tab w:val="left" w:pos="9990"/>
        </w:tabs>
        <w:ind w:left="540" w:right="450"/>
        <w:jc w:val="both"/>
        <w:rPr>
          <w:color w:val="000000" w:themeColor="text1"/>
        </w:rPr>
      </w:pPr>
    </w:p>
    <w:p w14:paraId="6FEE3E04" w14:textId="65DA9D78" w:rsidR="007A2E7B" w:rsidRPr="00A85F46" w:rsidRDefault="007A2E7B" w:rsidP="00A85F46">
      <w:pPr>
        <w:tabs>
          <w:tab w:val="left" w:pos="9990"/>
        </w:tabs>
        <w:ind w:left="540" w:right="450"/>
        <w:jc w:val="both"/>
        <w:rPr>
          <w:rFonts w:cs="Arial"/>
          <w:color w:val="000000" w:themeColor="text1"/>
        </w:rPr>
      </w:pPr>
      <w:r>
        <w:rPr>
          <w:color w:val="000000" w:themeColor="text1"/>
        </w:rPr>
        <w:t>In summary, we posit that understanding regulation of TP53 and RB will provide important insights into prostate cancer progression and will be useful potentially for other cancer types such as lung and bladder.</w:t>
      </w:r>
      <w:bookmarkStart w:id="0" w:name="_GoBack"/>
      <w:bookmarkEnd w:id="0"/>
    </w:p>
    <w:p w14:paraId="206C29A2" w14:textId="77777777" w:rsidR="00241F92" w:rsidRPr="009F5B7A" w:rsidRDefault="00241F92" w:rsidP="00BE52C7">
      <w:pPr>
        <w:tabs>
          <w:tab w:val="left" w:pos="9990"/>
        </w:tabs>
        <w:spacing w:line="360" w:lineRule="auto"/>
        <w:ind w:left="540" w:right="450"/>
        <w:jc w:val="both"/>
        <w:rPr>
          <w:rFonts w:cs="Arial"/>
          <w:b/>
          <w:color w:val="000000" w:themeColor="text1"/>
          <w:sz w:val="24"/>
          <w:szCs w:val="24"/>
          <w:u w:val="single"/>
        </w:rPr>
      </w:pPr>
    </w:p>
    <w:p w14:paraId="578BA9DC" w14:textId="77777777" w:rsidR="001A4B9D" w:rsidRPr="009F5B7A" w:rsidRDefault="001A4B9D" w:rsidP="00B3534E">
      <w:pPr>
        <w:tabs>
          <w:tab w:val="left" w:pos="9990"/>
        </w:tabs>
        <w:ind w:left="540" w:right="450"/>
        <w:jc w:val="both"/>
        <w:rPr>
          <w:rFonts w:cs="Arial"/>
          <w:color w:val="000000" w:themeColor="text1"/>
          <w:sz w:val="24"/>
          <w:szCs w:val="24"/>
        </w:rPr>
      </w:pPr>
    </w:p>
    <w:p w14:paraId="55A2CB31" w14:textId="77777777" w:rsidR="009C6340" w:rsidRPr="009F5B7A" w:rsidRDefault="009C6340" w:rsidP="00B3534E">
      <w:pPr>
        <w:tabs>
          <w:tab w:val="left" w:pos="9990"/>
        </w:tabs>
        <w:ind w:left="540" w:right="450"/>
        <w:jc w:val="both"/>
        <w:rPr>
          <w:rFonts w:cs="Arial"/>
          <w:color w:val="000000" w:themeColor="text1"/>
          <w:sz w:val="24"/>
          <w:szCs w:val="24"/>
        </w:rPr>
      </w:pPr>
    </w:p>
    <w:p w14:paraId="615A09D0" w14:textId="77777777" w:rsidR="009C6340" w:rsidRPr="009F5B7A" w:rsidRDefault="009C6340" w:rsidP="00B3534E">
      <w:pPr>
        <w:tabs>
          <w:tab w:val="left" w:pos="9990"/>
        </w:tabs>
        <w:ind w:left="540" w:right="450"/>
        <w:jc w:val="both"/>
        <w:rPr>
          <w:rFonts w:cs="Arial"/>
          <w:color w:val="000000" w:themeColor="text1"/>
          <w:sz w:val="24"/>
          <w:szCs w:val="24"/>
        </w:rPr>
      </w:pPr>
    </w:p>
    <w:p w14:paraId="17F93F75" w14:textId="77777777" w:rsidR="00AF2529" w:rsidRPr="009F5B7A" w:rsidRDefault="00AF2529" w:rsidP="00B3534E">
      <w:pPr>
        <w:tabs>
          <w:tab w:val="left" w:pos="9990"/>
        </w:tabs>
        <w:jc w:val="both"/>
        <w:rPr>
          <w:b/>
          <w:color w:val="000000" w:themeColor="text1"/>
          <w:sz w:val="24"/>
          <w:szCs w:val="24"/>
        </w:rPr>
      </w:pPr>
    </w:p>
    <w:p w14:paraId="50042233" w14:textId="77777777" w:rsidR="002627E5" w:rsidRPr="009F5B7A" w:rsidRDefault="00EA246C" w:rsidP="00B3534E">
      <w:pPr>
        <w:tabs>
          <w:tab w:val="left" w:pos="9990"/>
        </w:tabs>
        <w:jc w:val="both"/>
        <w:rPr>
          <w:b/>
          <w:color w:val="000000" w:themeColor="text1"/>
          <w:sz w:val="24"/>
          <w:szCs w:val="24"/>
        </w:rPr>
      </w:pPr>
      <w:r w:rsidRPr="009F5B7A">
        <w:rPr>
          <w:b/>
          <w:color w:val="000000" w:themeColor="text1"/>
          <w:sz w:val="24"/>
          <w:szCs w:val="24"/>
        </w:rPr>
        <w:t>References</w:t>
      </w:r>
      <w:r w:rsidR="00956EB9" w:rsidRPr="009F5B7A">
        <w:rPr>
          <w:b/>
          <w:color w:val="000000" w:themeColor="text1"/>
          <w:sz w:val="24"/>
          <w:szCs w:val="24"/>
        </w:rPr>
        <w:fldChar w:fldCharType="begin"/>
      </w:r>
      <w:r w:rsidR="00B60EA0" w:rsidRPr="009F5B7A">
        <w:rPr>
          <w:b/>
          <w:color w:val="000000" w:themeColor="text1"/>
          <w:sz w:val="24"/>
          <w:szCs w:val="24"/>
        </w:rPr>
        <w:instrText xml:space="preserve"> ADDIN </w:instrText>
      </w:r>
      <w:r w:rsidR="00956EB9" w:rsidRPr="009F5B7A">
        <w:rPr>
          <w:b/>
          <w:color w:val="000000" w:themeColor="text1"/>
          <w:sz w:val="24"/>
          <w:szCs w:val="24"/>
        </w:rPr>
        <w:fldChar w:fldCharType="end"/>
      </w:r>
    </w:p>
    <w:p w14:paraId="49A0EF4B" w14:textId="77777777" w:rsidR="002627E5" w:rsidRPr="009F5B7A" w:rsidRDefault="002627E5" w:rsidP="00B3534E">
      <w:pPr>
        <w:tabs>
          <w:tab w:val="left" w:pos="9990"/>
        </w:tabs>
        <w:jc w:val="both"/>
        <w:rPr>
          <w:b/>
          <w:color w:val="000000" w:themeColor="text1"/>
          <w:sz w:val="24"/>
          <w:szCs w:val="24"/>
        </w:rPr>
      </w:pPr>
    </w:p>
    <w:p w14:paraId="0F43FF49" w14:textId="77777777" w:rsidR="00A85F46" w:rsidRPr="00A85F46" w:rsidRDefault="00956EB9" w:rsidP="00A85F46">
      <w:pPr>
        <w:pStyle w:val="EndNoteBibliography"/>
        <w:ind w:left="720" w:hanging="720"/>
        <w:rPr>
          <w:noProof/>
        </w:rPr>
      </w:pPr>
      <w:r w:rsidRPr="009F5B7A">
        <w:rPr>
          <w:b/>
          <w:color w:val="000000" w:themeColor="text1"/>
          <w:sz w:val="24"/>
          <w:szCs w:val="24"/>
        </w:rPr>
        <w:fldChar w:fldCharType="begin"/>
      </w:r>
      <w:r w:rsidR="002627E5" w:rsidRPr="009F5B7A">
        <w:rPr>
          <w:b/>
          <w:color w:val="000000" w:themeColor="text1"/>
          <w:sz w:val="24"/>
          <w:szCs w:val="24"/>
        </w:rPr>
        <w:instrText xml:space="preserve"> ADDIN EN.REFLIST </w:instrText>
      </w:r>
      <w:r w:rsidRPr="009F5B7A">
        <w:rPr>
          <w:b/>
          <w:color w:val="000000" w:themeColor="text1"/>
          <w:sz w:val="24"/>
          <w:szCs w:val="24"/>
        </w:rPr>
        <w:fldChar w:fldCharType="separate"/>
      </w:r>
      <w:r w:rsidR="00A85F46" w:rsidRPr="00A85F46">
        <w:rPr>
          <w:noProof/>
        </w:rPr>
        <w:t>1.</w:t>
      </w:r>
      <w:r w:rsidR="00A85F46" w:rsidRPr="00A85F46">
        <w:rPr>
          <w:noProof/>
        </w:rPr>
        <w:tab/>
        <w:t>George, J.</w:t>
      </w:r>
      <w:r w:rsidR="00A85F46" w:rsidRPr="00A85F46">
        <w:rPr>
          <w:i/>
          <w:noProof/>
        </w:rPr>
        <w:t>, et al.</w:t>
      </w:r>
      <w:r w:rsidR="00A85F46" w:rsidRPr="00A85F46">
        <w:rPr>
          <w:noProof/>
        </w:rPr>
        <w:t xml:space="preserve"> Comprehensive genomic profiles of small cell lung cancer. </w:t>
      </w:r>
      <w:r w:rsidR="00A85F46" w:rsidRPr="00A85F46">
        <w:rPr>
          <w:i/>
          <w:noProof/>
        </w:rPr>
        <w:t>Nature</w:t>
      </w:r>
      <w:r w:rsidR="00A85F46" w:rsidRPr="00A85F46">
        <w:rPr>
          <w:noProof/>
        </w:rPr>
        <w:t xml:space="preserve"> </w:t>
      </w:r>
      <w:r w:rsidR="00A85F46" w:rsidRPr="00A85F46">
        <w:rPr>
          <w:b/>
          <w:noProof/>
        </w:rPr>
        <w:t>524</w:t>
      </w:r>
      <w:r w:rsidR="00A85F46" w:rsidRPr="00A85F46">
        <w:rPr>
          <w:noProof/>
        </w:rPr>
        <w:t>, 47-53 (2015).</w:t>
      </w:r>
    </w:p>
    <w:p w14:paraId="653FBAB4" w14:textId="77777777" w:rsidR="00A85F46" w:rsidRPr="00A85F46" w:rsidRDefault="00A85F46" w:rsidP="00A85F46">
      <w:pPr>
        <w:pStyle w:val="EndNoteBibliography"/>
        <w:ind w:left="720" w:hanging="720"/>
        <w:rPr>
          <w:noProof/>
        </w:rPr>
      </w:pPr>
      <w:r w:rsidRPr="00A85F46">
        <w:rPr>
          <w:noProof/>
        </w:rPr>
        <w:t>2.</w:t>
      </w:r>
      <w:r w:rsidRPr="00A85F46">
        <w:rPr>
          <w:noProof/>
        </w:rPr>
        <w:tab/>
        <w:t xml:space="preserve">Cancer Genome Atlas Research, N. Comprehensive molecular profiling of lung adenocarcinoma. </w:t>
      </w:r>
      <w:r w:rsidRPr="00A85F46">
        <w:rPr>
          <w:i/>
          <w:noProof/>
        </w:rPr>
        <w:t>Nature</w:t>
      </w:r>
      <w:r w:rsidRPr="00A85F46">
        <w:rPr>
          <w:noProof/>
        </w:rPr>
        <w:t xml:space="preserve"> </w:t>
      </w:r>
      <w:r w:rsidRPr="00A85F46">
        <w:rPr>
          <w:b/>
          <w:noProof/>
        </w:rPr>
        <w:t>511</w:t>
      </w:r>
      <w:r w:rsidRPr="00A85F46">
        <w:rPr>
          <w:noProof/>
        </w:rPr>
        <w:t>, 543-550 (2014).</w:t>
      </w:r>
    </w:p>
    <w:p w14:paraId="2AD74356" w14:textId="77777777" w:rsidR="00A85F46" w:rsidRPr="00A85F46" w:rsidRDefault="00A85F46" w:rsidP="00A85F46">
      <w:pPr>
        <w:pStyle w:val="EndNoteBibliography"/>
        <w:ind w:left="720" w:hanging="720"/>
        <w:rPr>
          <w:noProof/>
        </w:rPr>
      </w:pPr>
      <w:r w:rsidRPr="00A85F46">
        <w:rPr>
          <w:noProof/>
        </w:rPr>
        <w:t>3.</w:t>
      </w:r>
      <w:r w:rsidRPr="00A85F46">
        <w:rPr>
          <w:noProof/>
        </w:rPr>
        <w:tab/>
        <w:t>Ding, L.</w:t>
      </w:r>
      <w:r w:rsidRPr="00A85F46">
        <w:rPr>
          <w:i/>
          <w:noProof/>
        </w:rPr>
        <w:t>, et al.</w:t>
      </w:r>
      <w:r w:rsidRPr="00A85F46">
        <w:rPr>
          <w:noProof/>
        </w:rPr>
        <w:t xml:space="preserve"> Somatic mutations affect key pathways in lung adenocarcinoma. </w:t>
      </w:r>
      <w:r w:rsidRPr="00A85F46">
        <w:rPr>
          <w:i/>
          <w:noProof/>
        </w:rPr>
        <w:t>Nature</w:t>
      </w:r>
      <w:r w:rsidRPr="00A85F46">
        <w:rPr>
          <w:noProof/>
        </w:rPr>
        <w:t xml:space="preserve"> </w:t>
      </w:r>
      <w:r w:rsidRPr="00A85F46">
        <w:rPr>
          <w:b/>
          <w:noProof/>
        </w:rPr>
        <w:t>455</w:t>
      </w:r>
      <w:r w:rsidRPr="00A85F46">
        <w:rPr>
          <w:noProof/>
        </w:rPr>
        <w:t>, 1069-1075 (2008).</w:t>
      </w:r>
    </w:p>
    <w:p w14:paraId="515FA1E5" w14:textId="77777777" w:rsidR="00A85F46" w:rsidRPr="00A85F46" w:rsidRDefault="00A85F46" w:rsidP="00A85F46">
      <w:pPr>
        <w:pStyle w:val="EndNoteBibliography"/>
        <w:ind w:left="720" w:hanging="720"/>
        <w:rPr>
          <w:noProof/>
        </w:rPr>
      </w:pPr>
      <w:r w:rsidRPr="00A85F46">
        <w:rPr>
          <w:noProof/>
        </w:rPr>
        <w:t>4.</w:t>
      </w:r>
      <w:r w:rsidRPr="00A85F46">
        <w:rPr>
          <w:noProof/>
        </w:rPr>
        <w:tab/>
        <w:t>Imielinski, M.</w:t>
      </w:r>
      <w:r w:rsidRPr="00A85F46">
        <w:rPr>
          <w:i/>
          <w:noProof/>
        </w:rPr>
        <w:t>, et al.</w:t>
      </w:r>
      <w:r w:rsidRPr="00A85F46">
        <w:rPr>
          <w:noProof/>
        </w:rPr>
        <w:t xml:space="preserve"> Mapping the hallmarks of lung adenocarcinoma with massively parallel sequencing. </w:t>
      </w:r>
      <w:r w:rsidRPr="00A85F46">
        <w:rPr>
          <w:i/>
          <w:noProof/>
        </w:rPr>
        <w:t>Cell</w:t>
      </w:r>
      <w:r w:rsidRPr="00A85F46">
        <w:rPr>
          <w:noProof/>
        </w:rPr>
        <w:t xml:space="preserve"> </w:t>
      </w:r>
      <w:r w:rsidRPr="00A85F46">
        <w:rPr>
          <w:b/>
          <w:noProof/>
        </w:rPr>
        <w:t>150</w:t>
      </w:r>
      <w:r w:rsidRPr="00A85F46">
        <w:rPr>
          <w:noProof/>
        </w:rPr>
        <w:t>, 1107-1120 (2012).</w:t>
      </w:r>
    </w:p>
    <w:p w14:paraId="36FD3F06" w14:textId="77777777" w:rsidR="00A85F46" w:rsidRPr="00A85F46" w:rsidRDefault="00A85F46" w:rsidP="00A85F46">
      <w:pPr>
        <w:pStyle w:val="EndNoteBibliography"/>
        <w:ind w:left="720" w:hanging="720"/>
        <w:rPr>
          <w:noProof/>
        </w:rPr>
      </w:pPr>
      <w:r w:rsidRPr="00A85F46">
        <w:rPr>
          <w:noProof/>
        </w:rPr>
        <w:t>5.</w:t>
      </w:r>
      <w:r w:rsidRPr="00A85F46">
        <w:rPr>
          <w:noProof/>
        </w:rPr>
        <w:tab/>
        <w:t>Rizvi, N.A.</w:t>
      </w:r>
      <w:r w:rsidRPr="00A85F46">
        <w:rPr>
          <w:i/>
          <w:noProof/>
        </w:rPr>
        <w:t>, et al.</w:t>
      </w:r>
      <w:r w:rsidRPr="00A85F46">
        <w:rPr>
          <w:noProof/>
        </w:rPr>
        <w:t xml:space="preserve"> Cancer immunology. Mutational landscape determines sensitivity to PD-1 blockade in non-small cell lung cancer. </w:t>
      </w:r>
      <w:r w:rsidRPr="00A85F46">
        <w:rPr>
          <w:i/>
          <w:noProof/>
        </w:rPr>
        <w:t>Science</w:t>
      </w:r>
      <w:r w:rsidRPr="00A85F46">
        <w:rPr>
          <w:noProof/>
        </w:rPr>
        <w:t xml:space="preserve"> </w:t>
      </w:r>
      <w:r w:rsidRPr="00A85F46">
        <w:rPr>
          <w:b/>
          <w:noProof/>
        </w:rPr>
        <w:t>348</w:t>
      </w:r>
      <w:r w:rsidRPr="00A85F46">
        <w:rPr>
          <w:noProof/>
        </w:rPr>
        <w:t>, 124-128 (2015).</w:t>
      </w:r>
    </w:p>
    <w:p w14:paraId="54AFDB0D" w14:textId="77777777" w:rsidR="00A85F46" w:rsidRPr="00A85F46" w:rsidRDefault="00A85F46" w:rsidP="00A85F46">
      <w:pPr>
        <w:pStyle w:val="EndNoteBibliography"/>
        <w:ind w:left="720" w:hanging="720"/>
        <w:rPr>
          <w:noProof/>
        </w:rPr>
      </w:pPr>
      <w:r w:rsidRPr="00A85F46">
        <w:rPr>
          <w:noProof/>
        </w:rPr>
        <w:t>6.</w:t>
      </w:r>
      <w:r w:rsidRPr="00A85F46">
        <w:rPr>
          <w:noProof/>
        </w:rPr>
        <w:tab/>
        <w:t>Tan, H.L.</w:t>
      </w:r>
      <w:r w:rsidRPr="00A85F46">
        <w:rPr>
          <w:i/>
          <w:noProof/>
        </w:rPr>
        <w:t>, et al.</w:t>
      </w:r>
      <w:r w:rsidRPr="00A85F46">
        <w:rPr>
          <w:noProof/>
        </w:rPr>
        <w:t xml:space="preserve"> Rb loss is characteristic of prostatic small cell neuroendocrine carcinoma. </w:t>
      </w:r>
      <w:r w:rsidRPr="00A85F46">
        <w:rPr>
          <w:i/>
          <w:noProof/>
        </w:rPr>
        <w:t>Clin Cancer Res</w:t>
      </w:r>
      <w:r w:rsidRPr="00A85F46">
        <w:rPr>
          <w:noProof/>
        </w:rPr>
        <w:t xml:space="preserve"> </w:t>
      </w:r>
      <w:r w:rsidRPr="00A85F46">
        <w:rPr>
          <w:b/>
          <w:noProof/>
        </w:rPr>
        <w:t>20</w:t>
      </w:r>
      <w:r w:rsidRPr="00A85F46">
        <w:rPr>
          <w:noProof/>
        </w:rPr>
        <w:t>, 890-903 (2014).</w:t>
      </w:r>
    </w:p>
    <w:p w14:paraId="58B4DEAF" w14:textId="77777777" w:rsidR="00A85F46" w:rsidRPr="00A85F46" w:rsidRDefault="00A85F46" w:rsidP="00A85F46">
      <w:pPr>
        <w:pStyle w:val="EndNoteBibliography"/>
        <w:ind w:left="720" w:hanging="720"/>
        <w:rPr>
          <w:noProof/>
        </w:rPr>
      </w:pPr>
      <w:r w:rsidRPr="00A85F46">
        <w:rPr>
          <w:noProof/>
        </w:rPr>
        <w:t>7.</w:t>
      </w:r>
      <w:r w:rsidRPr="00A85F46">
        <w:rPr>
          <w:noProof/>
        </w:rPr>
        <w:tab/>
        <w:t>Beltran, H.</w:t>
      </w:r>
      <w:r w:rsidRPr="00A85F46">
        <w:rPr>
          <w:i/>
          <w:noProof/>
        </w:rPr>
        <w:t>, et al.</w:t>
      </w:r>
      <w:r w:rsidRPr="00A85F46">
        <w:rPr>
          <w:noProof/>
        </w:rPr>
        <w:t xml:space="preserve"> Divergent clonal evolution of castration-resistant neuroendocrine prostate cancer. </w:t>
      </w:r>
      <w:r w:rsidRPr="00A85F46">
        <w:rPr>
          <w:i/>
          <w:noProof/>
        </w:rPr>
        <w:t>Nature medicine</w:t>
      </w:r>
      <w:r w:rsidRPr="00A85F46">
        <w:rPr>
          <w:noProof/>
        </w:rPr>
        <w:t xml:space="preserve"> </w:t>
      </w:r>
      <w:r w:rsidRPr="00A85F46">
        <w:rPr>
          <w:b/>
          <w:noProof/>
        </w:rPr>
        <w:t>22</w:t>
      </w:r>
      <w:r w:rsidRPr="00A85F46">
        <w:rPr>
          <w:noProof/>
        </w:rPr>
        <w:t>, 298-305 (2016).</w:t>
      </w:r>
    </w:p>
    <w:p w14:paraId="68805079" w14:textId="77777777" w:rsidR="00A85F46" w:rsidRPr="00A85F46" w:rsidRDefault="00A85F46" w:rsidP="00A85F46">
      <w:pPr>
        <w:pStyle w:val="EndNoteBibliography"/>
        <w:ind w:left="720" w:hanging="720"/>
        <w:rPr>
          <w:noProof/>
        </w:rPr>
      </w:pPr>
      <w:r w:rsidRPr="00A85F46">
        <w:rPr>
          <w:noProof/>
        </w:rPr>
        <w:t>8.</w:t>
      </w:r>
      <w:r w:rsidRPr="00A85F46">
        <w:rPr>
          <w:noProof/>
        </w:rPr>
        <w:tab/>
        <w:t xml:space="preserve">Feng, H., Shuda, M., Chang, Y. &amp; Moore, P.S. Clonal integration of a polyomavirus in human Merkel cell carcinoma. </w:t>
      </w:r>
      <w:r w:rsidRPr="00A85F46">
        <w:rPr>
          <w:i/>
          <w:noProof/>
        </w:rPr>
        <w:t>Science</w:t>
      </w:r>
      <w:r w:rsidRPr="00A85F46">
        <w:rPr>
          <w:noProof/>
        </w:rPr>
        <w:t xml:space="preserve"> </w:t>
      </w:r>
      <w:r w:rsidRPr="00A85F46">
        <w:rPr>
          <w:b/>
          <w:noProof/>
        </w:rPr>
        <w:t>319</w:t>
      </w:r>
      <w:r w:rsidRPr="00A85F46">
        <w:rPr>
          <w:noProof/>
        </w:rPr>
        <w:t>, 1096-1100 (2008).</w:t>
      </w:r>
    </w:p>
    <w:p w14:paraId="0BD88519" w14:textId="77777777" w:rsidR="00A85F46" w:rsidRPr="00A85F46" w:rsidRDefault="00A85F46" w:rsidP="00A85F46">
      <w:pPr>
        <w:pStyle w:val="EndNoteBibliography"/>
        <w:ind w:left="720" w:hanging="720"/>
        <w:rPr>
          <w:noProof/>
        </w:rPr>
      </w:pPr>
      <w:r w:rsidRPr="00A85F46">
        <w:rPr>
          <w:noProof/>
        </w:rPr>
        <w:t>9.</w:t>
      </w:r>
      <w:r w:rsidRPr="00A85F46">
        <w:rPr>
          <w:noProof/>
        </w:rPr>
        <w:tab/>
        <w:t>Scarpa, A.</w:t>
      </w:r>
      <w:r w:rsidRPr="00A85F46">
        <w:rPr>
          <w:i/>
          <w:noProof/>
        </w:rPr>
        <w:t>, et al.</w:t>
      </w:r>
      <w:r w:rsidRPr="00A85F46">
        <w:rPr>
          <w:noProof/>
        </w:rPr>
        <w:t xml:space="preserve"> Whole-genome landscape of pancreatic neuroendocrine tumours. </w:t>
      </w:r>
      <w:r w:rsidRPr="00A85F46">
        <w:rPr>
          <w:i/>
          <w:noProof/>
        </w:rPr>
        <w:t>Nature</w:t>
      </w:r>
      <w:r w:rsidRPr="00A85F46">
        <w:rPr>
          <w:noProof/>
        </w:rPr>
        <w:t xml:space="preserve"> </w:t>
      </w:r>
      <w:r w:rsidRPr="00A85F46">
        <w:rPr>
          <w:b/>
          <w:noProof/>
        </w:rPr>
        <w:t>543</w:t>
      </w:r>
      <w:r w:rsidRPr="00A85F46">
        <w:rPr>
          <w:noProof/>
        </w:rPr>
        <w:t>, 65-71 (2017).</w:t>
      </w:r>
    </w:p>
    <w:p w14:paraId="6EAA4F41" w14:textId="77777777" w:rsidR="00A85F46" w:rsidRPr="00A85F46" w:rsidRDefault="00A85F46" w:rsidP="00A85F46">
      <w:pPr>
        <w:pStyle w:val="EndNoteBibliography"/>
        <w:ind w:left="720" w:hanging="720"/>
        <w:rPr>
          <w:noProof/>
        </w:rPr>
      </w:pPr>
      <w:r w:rsidRPr="00A85F46">
        <w:rPr>
          <w:noProof/>
        </w:rPr>
        <w:t>10.</w:t>
      </w:r>
      <w:r w:rsidRPr="00A85F46">
        <w:rPr>
          <w:noProof/>
        </w:rPr>
        <w:tab/>
        <w:t>Ku, S.Y.</w:t>
      </w:r>
      <w:r w:rsidRPr="00A85F46">
        <w:rPr>
          <w:i/>
          <w:noProof/>
        </w:rPr>
        <w:t>, et al.</w:t>
      </w:r>
      <w:r w:rsidRPr="00A85F46">
        <w:rPr>
          <w:noProof/>
        </w:rPr>
        <w:t xml:space="preserve"> Rb1 and Trp53 cooperate to suppress prostate cancer lineage plasticity, metastasis, and antiandrogen resistance. </w:t>
      </w:r>
      <w:r w:rsidRPr="00A85F46">
        <w:rPr>
          <w:i/>
          <w:noProof/>
        </w:rPr>
        <w:t>Science</w:t>
      </w:r>
      <w:r w:rsidRPr="00A85F46">
        <w:rPr>
          <w:noProof/>
        </w:rPr>
        <w:t xml:space="preserve"> </w:t>
      </w:r>
      <w:r w:rsidRPr="00A85F46">
        <w:rPr>
          <w:b/>
          <w:noProof/>
        </w:rPr>
        <w:t>355</w:t>
      </w:r>
      <w:r w:rsidRPr="00A85F46">
        <w:rPr>
          <w:noProof/>
        </w:rPr>
        <w:t>, 78-83 (2017).</w:t>
      </w:r>
    </w:p>
    <w:p w14:paraId="604BF8EB" w14:textId="77777777" w:rsidR="00A85F46" w:rsidRPr="00A85F46" w:rsidRDefault="00A85F46" w:rsidP="00A85F46">
      <w:pPr>
        <w:pStyle w:val="EndNoteBibliography"/>
        <w:ind w:left="720" w:hanging="720"/>
        <w:rPr>
          <w:noProof/>
        </w:rPr>
      </w:pPr>
      <w:r w:rsidRPr="00A85F46">
        <w:rPr>
          <w:noProof/>
        </w:rPr>
        <w:t>11.</w:t>
      </w:r>
      <w:r w:rsidRPr="00A85F46">
        <w:rPr>
          <w:noProof/>
        </w:rPr>
        <w:tab/>
        <w:t>Martin, P.</w:t>
      </w:r>
      <w:r w:rsidRPr="00A85F46">
        <w:rPr>
          <w:i/>
          <w:noProof/>
        </w:rPr>
        <w:t>, et al.</w:t>
      </w:r>
      <w:r w:rsidRPr="00A85F46">
        <w:rPr>
          <w:noProof/>
        </w:rPr>
        <w:t xml:space="preserve"> Prostate epithelial Pten/TP53 loss leads to transformation of multipotential progenitors and epithelial to mesenchymal transition. </w:t>
      </w:r>
      <w:r w:rsidRPr="00A85F46">
        <w:rPr>
          <w:i/>
          <w:noProof/>
        </w:rPr>
        <w:t>Am J Pathol</w:t>
      </w:r>
      <w:r w:rsidRPr="00A85F46">
        <w:rPr>
          <w:noProof/>
        </w:rPr>
        <w:t xml:space="preserve"> </w:t>
      </w:r>
      <w:r w:rsidRPr="00A85F46">
        <w:rPr>
          <w:b/>
          <w:noProof/>
        </w:rPr>
        <w:t>179</w:t>
      </w:r>
      <w:r w:rsidRPr="00A85F46">
        <w:rPr>
          <w:noProof/>
        </w:rPr>
        <w:t>, 422-435 (2011).</w:t>
      </w:r>
    </w:p>
    <w:p w14:paraId="64ED8642" w14:textId="77777777" w:rsidR="00A85F46" w:rsidRPr="00A85F46" w:rsidRDefault="00A85F46" w:rsidP="00A85F46">
      <w:pPr>
        <w:pStyle w:val="EndNoteBibliography"/>
        <w:ind w:left="720" w:hanging="720"/>
        <w:rPr>
          <w:noProof/>
        </w:rPr>
      </w:pPr>
      <w:r w:rsidRPr="00A85F46">
        <w:rPr>
          <w:noProof/>
        </w:rPr>
        <w:t>12.</w:t>
      </w:r>
      <w:r w:rsidRPr="00A85F46">
        <w:rPr>
          <w:noProof/>
        </w:rPr>
        <w:tab/>
        <w:t>Zhou, Z.</w:t>
      </w:r>
      <w:r w:rsidRPr="00A85F46">
        <w:rPr>
          <w:i/>
          <w:noProof/>
        </w:rPr>
        <w:t>, et al.</w:t>
      </w:r>
      <w:r w:rsidRPr="00A85F46">
        <w:rPr>
          <w:noProof/>
        </w:rPr>
        <w:t xml:space="preserve"> Synergy of p53 and Rb deficiency in a conditional mouse model for metastatic prostate cancer. </w:t>
      </w:r>
      <w:r w:rsidRPr="00A85F46">
        <w:rPr>
          <w:i/>
          <w:noProof/>
        </w:rPr>
        <w:t>Cancer research</w:t>
      </w:r>
      <w:r w:rsidRPr="00A85F46">
        <w:rPr>
          <w:noProof/>
        </w:rPr>
        <w:t xml:space="preserve"> </w:t>
      </w:r>
      <w:r w:rsidRPr="00A85F46">
        <w:rPr>
          <w:b/>
          <w:noProof/>
        </w:rPr>
        <w:t>66</w:t>
      </w:r>
      <w:r w:rsidRPr="00A85F46">
        <w:rPr>
          <w:noProof/>
        </w:rPr>
        <w:t>, 7889-7898 (2006).</w:t>
      </w:r>
    </w:p>
    <w:p w14:paraId="451723DA" w14:textId="77777777" w:rsidR="00A85F46" w:rsidRPr="00A85F46" w:rsidRDefault="00A85F46" w:rsidP="00A85F46">
      <w:pPr>
        <w:pStyle w:val="EndNoteBibliography"/>
        <w:ind w:left="720" w:hanging="720"/>
        <w:rPr>
          <w:noProof/>
        </w:rPr>
      </w:pPr>
      <w:r w:rsidRPr="00A85F46">
        <w:rPr>
          <w:noProof/>
        </w:rPr>
        <w:t>13.</w:t>
      </w:r>
      <w:r w:rsidRPr="00A85F46">
        <w:rPr>
          <w:noProof/>
        </w:rPr>
        <w:tab/>
        <w:t>Mu, P.</w:t>
      </w:r>
      <w:r w:rsidRPr="00A85F46">
        <w:rPr>
          <w:i/>
          <w:noProof/>
        </w:rPr>
        <w:t>, et al.</w:t>
      </w:r>
      <w:r w:rsidRPr="00A85F46">
        <w:rPr>
          <w:noProof/>
        </w:rPr>
        <w:t xml:space="preserve"> SOX2 promotes lineage plasticity and antiandrogen resistance in TP53- and RB1-deficient prostate cancer. </w:t>
      </w:r>
      <w:r w:rsidRPr="00A85F46">
        <w:rPr>
          <w:i/>
          <w:noProof/>
        </w:rPr>
        <w:t>Science</w:t>
      </w:r>
      <w:r w:rsidRPr="00A85F46">
        <w:rPr>
          <w:noProof/>
        </w:rPr>
        <w:t xml:space="preserve"> </w:t>
      </w:r>
      <w:r w:rsidRPr="00A85F46">
        <w:rPr>
          <w:b/>
          <w:noProof/>
        </w:rPr>
        <w:t>355</w:t>
      </w:r>
      <w:r w:rsidRPr="00A85F46">
        <w:rPr>
          <w:noProof/>
        </w:rPr>
        <w:t>, 84-88 (2017).</w:t>
      </w:r>
    </w:p>
    <w:p w14:paraId="2C965F9C" w14:textId="77777777" w:rsidR="00A85F46" w:rsidRPr="00A85F46" w:rsidRDefault="00A85F46" w:rsidP="00A85F46">
      <w:pPr>
        <w:pStyle w:val="EndNoteBibliography"/>
        <w:ind w:left="720" w:hanging="720"/>
        <w:rPr>
          <w:noProof/>
        </w:rPr>
      </w:pPr>
      <w:r w:rsidRPr="00A85F46">
        <w:rPr>
          <w:noProof/>
        </w:rPr>
        <w:t>14.</w:t>
      </w:r>
      <w:r w:rsidRPr="00A85F46">
        <w:rPr>
          <w:noProof/>
        </w:rPr>
        <w:tab/>
        <w:t>Beltran, H.</w:t>
      </w:r>
      <w:r w:rsidRPr="00A85F46">
        <w:rPr>
          <w:i/>
          <w:noProof/>
        </w:rPr>
        <w:t>, et al.</w:t>
      </w:r>
      <w:r w:rsidRPr="00A85F46">
        <w:rPr>
          <w:noProof/>
        </w:rPr>
        <w:t xml:space="preserve"> Molecular characterization of neuroendocrine prostate cancer and identification of new drug targets. </w:t>
      </w:r>
      <w:r w:rsidRPr="00A85F46">
        <w:rPr>
          <w:i/>
          <w:noProof/>
        </w:rPr>
        <w:t>Cancer Discov</w:t>
      </w:r>
      <w:r w:rsidRPr="00A85F46">
        <w:rPr>
          <w:noProof/>
        </w:rPr>
        <w:t xml:space="preserve"> </w:t>
      </w:r>
      <w:r w:rsidRPr="00A85F46">
        <w:rPr>
          <w:b/>
          <w:noProof/>
        </w:rPr>
        <w:t>1</w:t>
      </w:r>
      <w:r w:rsidRPr="00A85F46">
        <w:rPr>
          <w:noProof/>
        </w:rPr>
        <w:t>, 487-495 (2011).</w:t>
      </w:r>
    </w:p>
    <w:p w14:paraId="20AB9353" w14:textId="77777777" w:rsidR="00A85F46" w:rsidRPr="00A85F46" w:rsidRDefault="00A85F46" w:rsidP="00A85F46">
      <w:pPr>
        <w:pStyle w:val="EndNoteBibliography"/>
        <w:ind w:left="720" w:hanging="720"/>
        <w:rPr>
          <w:noProof/>
        </w:rPr>
      </w:pPr>
      <w:r w:rsidRPr="00A85F46">
        <w:rPr>
          <w:noProof/>
        </w:rPr>
        <w:t>15.</w:t>
      </w:r>
      <w:r w:rsidRPr="00A85F46">
        <w:rPr>
          <w:noProof/>
        </w:rPr>
        <w:tab/>
        <w:t>Lai, S.L.</w:t>
      </w:r>
      <w:r w:rsidRPr="00A85F46">
        <w:rPr>
          <w:i/>
          <w:noProof/>
        </w:rPr>
        <w:t>, et al.</w:t>
      </w:r>
      <w:r w:rsidRPr="00A85F46">
        <w:rPr>
          <w:noProof/>
        </w:rPr>
        <w:t xml:space="preserve"> Molecular genetic characterization of neuroendocrine lung cancer cell lines. </w:t>
      </w:r>
      <w:r w:rsidRPr="00A85F46">
        <w:rPr>
          <w:i/>
          <w:noProof/>
        </w:rPr>
        <w:t>Anticancer Res</w:t>
      </w:r>
      <w:r w:rsidRPr="00A85F46">
        <w:rPr>
          <w:noProof/>
        </w:rPr>
        <w:t xml:space="preserve"> </w:t>
      </w:r>
      <w:r w:rsidRPr="00A85F46">
        <w:rPr>
          <w:b/>
          <w:noProof/>
        </w:rPr>
        <w:t>15</w:t>
      </w:r>
      <w:r w:rsidRPr="00A85F46">
        <w:rPr>
          <w:noProof/>
        </w:rPr>
        <w:t>, 225-232 (1995).</w:t>
      </w:r>
    </w:p>
    <w:p w14:paraId="15349F73" w14:textId="77777777" w:rsidR="00A85F46" w:rsidRPr="00A85F46" w:rsidRDefault="00A85F46" w:rsidP="00A85F46">
      <w:pPr>
        <w:pStyle w:val="EndNoteBibliography"/>
        <w:ind w:left="720" w:hanging="720"/>
        <w:rPr>
          <w:noProof/>
        </w:rPr>
      </w:pPr>
      <w:r w:rsidRPr="00A85F46">
        <w:rPr>
          <w:noProof/>
        </w:rPr>
        <w:t>16.</w:t>
      </w:r>
      <w:r w:rsidRPr="00A85F46">
        <w:rPr>
          <w:noProof/>
        </w:rPr>
        <w:tab/>
        <w:t>Mertz, K.D.</w:t>
      </w:r>
      <w:r w:rsidRPr="00A85F46">
        <w:rPr>
          <w:i/>
          <w:noProof/>
        </w:rPr>
        <w:t>, et al.</w:t>
      </w:r>
      <w:r w:rsidRPr="00A85F46">
        <w:rPr>
          <w:noProof/>
        </w:rPr>
        <w:t xml:space="preserve"> Molecular characterization of TMPRSS2-ERG gene fusion in the NCI-H660 prostate cancer cell line: a new perspective for an old model. </w:t>
      </w:r>
      <w:r w:rsidRPr="00A85F46">
        <w:rPr>
          <w:i/>
          <w:noProof/>
        </w:rPr>
        <w:t>Neoplasia</w:t>
      </w:r>
      <w:r w:rsidRPr="00A85F46">
        <w:rPr>
          <w:noProof/>
        </w:rPr>
        <w:t xml:space="preserve"> </w:t>
      </w:r>
      <w:r w:rsidRPr="00A85F46">
        <w:rPr>
          <w:b/>
          <w:noProof/>
        </w:rPr>
        <w:t>9</w:t>
      </w:r>
      <w:r w:rsidRPr="00A85F46">
        <w:rPr>
          <w:noProof/>
        </w:rPr>
        <w:t>, 200-206 (2007).</w:t>
      </w:r>
    </w:p>
    <w:p w14:paraId="08354D01" w14:textId="77777777" w:rsidR="00A85F46" w:rsidRPr="00A85F46" w:rsidRDefault="00A85F46" w:rsidP="00A85F46">
      <w:pPr>
        <w:pStyle w:val="EndNoteBibliography"/>
        <w:ind w:left="720" w:hanging="720"/>
        <w:rPr>
          <w:noProof/>
        </w:rPr>
      </w:pPr>
      <w:r w:rsidRPr="00A85F46">
        <w:rPr>
          <w:noProof/>
        </w:rPr>
        <w:t>17.</w:t>
      </w:r>
      <w:r w:rsidRPr="00A85F46">
        <w:rPr>
          <w:noProof/>
        </w:rPr>
        <w:tab/>
        <w:t>Burchardt, T.</w:t>
      </w:r>
      <w:r w:rsidRPr="00A85F46">
        <w:rPr>
          <w:i/>
          <w:noProof/>
        </w:rPr>
        <w:t>, et al.</w:t>
      </w:r>
      <w:r w:rsidRPr="00A85F46">
        <w:rPr>
          <w:noProof/>
        </w:rPr>
        <w:t xml:space="preserve"> Transdifferentiation of prostate cancer cells to a neuroendocrine cell phenotype in vitro and in vivo. </w:t>
      </w:r>
      <w:r w:rsidRPr="00A85F46">
        <w:rPr>
          <w:i/>
          <w:noProof/>
        </w:rPr>
        <w:t>J Urol</w:t>
      </w:r>
      <w:r w:rsidRPr="00A85F46">
        <w:rPr>
          <w:noProof/>
        </w:rPr>
        <w:t xml:space="preserve"> </w:t>
      </w:r>
      <w:r w:rsidRPr="00A85F46">
        <w:rPr>
          <w:b/>
          <w:noProof/>
        </w:rPr>
        <w:t>162</w:t>
      </w:r>
      <w:r w:rsidRPr="00A85F46">
        <w:rPr>
          <w:noProof/>
        </w:rPr>
        <w:t>, 1800-1805 (1999).</w:t>
      </w:r>
    </w:p>
    <w:p w14:paraId="3DD2E8E5" w14:textId="77777777" w:rsidR="00A85F46" w:rsidRPr="00A85F46" w:rsidRDefault="00A85F46" w:rsidP="00A85F46">
      <w:pPr>
        <w:pStyle w:val="EndNoteBibliography"/>
        <w:ind w:left="720" w:hanging="720"/>
        <w:rPr>
          <w:noProof/>
        </w:rPr>
      </w:pPr>
      <w:r w:rsidRPr="00A85F46">
        <w:rPr>
          <w:noProof/>
        </w:rPr>
        <w:t>18.</w:t>
      </w:r>
      <w:r w:rsidRPr="00A85F46">
        <w:rPr>
          <w:noProof/>
        </w:rPr>
        <w:tab/>
        <w:t>Bang, Y.J.</w:t>
      </w:r>
      <w:r w:rsidRPr="00A85F46">
        <w:rPr>
          <w:i/>
          <w:noProof/>
        </w:rPr>
        <w:t>, et al.</w:t>
      </w:r>
      <w:r w:rsidRPr="00A85F46">
        <w:rPr>
          <w:noProof/>
        </w:rPr>
        <w:t xml:space="preserve"> Terminal neuroendocrine differentiation of human prostate carcinoma cells in response to increased intracellular cyclic AMP. </w:t>
      </w:r>
      <w:r w:rsidRPr="00A85F46">
        <w:rPr>
          <w:i/>
          <w:noProof/>
        </w:rPr>
        <w:t>Proc Natl Acad Sci U S A</w:t>
      </w:r>
      <w:r w:rsidRPr="00A85F46">
        <w:rPr>
          <w:noProof/>
        </w:rPr>
        <w:t xml:space="preserve"> </w:t>
      </w:r>
      <w:r w:rsidRPr="00A85F46">
        <w:rPr>
          <w:b/>
          <w:noProof/>
        </w:rPr>
        <w:t>91</w:t>
      </w:r>
      <w:r w:rsidRPr="00A85F46">
        <w:rPr>
          <w:noProof/>
        </w:rPr>
        <w:t>, 5330-5334 (1994).</w:t>
      </w:r>
    </w:p>
    <w:p w14:paraId="3B1757A3" w14:textId="77777777" w:rsidR="00A85F46" w:rsidRPr="00A85F46" w:rsidRDefault="00A85F46" w:rsidP="00A85F46">
      <w:pPr>
        <w:pStyle w:val="EndNoteBibliography"/>
        <w:ind w:left="720" w:hanging="720"/>
        <w:rPr>
          <w:noProof/>
        </w:rPr>
      </w:pPr>
      <w:r w:rsidRPr="00A85F46">
        <w:rPr>
          <w:noProof/>
        </w:rPr>
        <w:lastRenderedPageBreak/>
        <w:t>19.</w:t>
      </w:r>
      <w:r w:rsidRPr="00A85F46">
        <w:rPr>
          <w:noProof/>
        </w:rPr>
        <w:tab/>
        <w:t xml:space="preserve">Qiu, Y., Robinson, D., Pretlow, T.G. &amp; Kung, H.J. Etk/Bmx, a tyrosine kinase with a pleckstrin-homology domain, is an effector of phosphatidylinositol 3'-kinase and is involved in interleukin 6-induced neuroendocrine differentiation of prostate cancer cells. </w:t>
      </w:r>
      <w:r w:rsidRPr="00A85F46">
        <w:rPr>
          <w:i/>
          <w:noProof/>
        </w:rPr>
        <w:t>Proc Natl Acad Sci U S A</w:t>
      </w:r>
      <w:r w:rsidRPr="00A85F46">
        <w:rPr>
          <w:noProof/>
        </w:rPr>
        <w:t xml:space="preserve"> </w:t>
      </w:r>
      <w:r w:rsidRPr="00A85F46">
        <w:rPr>
          <w:b/>
          <w:noProof/>
        </w:rPr>
        <w:t>95</w:t>
      </w:r>
      <w:r w:rsidRPr="00A85F46">
        <w:rPr>
          <w:noProof/>
        </w:rPr>
        <w:t>, 3644-3649 (1998).</w:t>
      </w:r>
    </w:p>
    <w:p w14:paraId="2F37E23C" w14:textId="77777777" w:rsidR="00A85F46" w:rsidRPr="00A85F46" w:rsidRDefault="00A85F46" w:rsidP="00A85F46">
      <w:pPr>
        <w:pStyle w:val="EndNoteBibliography"/>
        <w:ind w:left="720" w:hanging="720"/>
        <w:rPr>
          <w:noProof/>
        </w:rPr>
      </w:pPr>
      <w:r w:rsidRPr="00A85F46">
        <w:rPr>
          <w:noProof/>
        </w:rPr>
        <w:t>20.</w:t>
      </w:r>
      <w:r w:rsidRPr="00A85F46">
        <w:rPr>
          <w:noProof/>
        </w:rPr>
        <w:tab/>
        <w:t>Deng, X.</w:t>
      </w:r>
      <w:r w:rsidRPr="00A85F46">
        <w:rPr>
          <w:i/>
          <w:noProof/>
        </w:rPr>
        <w:t>, et al.</w:t>
      </w:r>
      <w:r w:rsidRPr="00A85F46">
        <w:rPr>
          <w:noProof/>
        </w:rPr>
        <w:t xml:space="preserve"> Ionizing radiation induces prostate cancer neuroendocrine differentiation through interplay of CREB and ATF2: implications for disease progression. </w:t>
      </w:r>
      <w:r w:rsidRPr="00A85F46">
        <w:rPr>
          <w:i/>
          <w:noProof/>
        </w:rPr>
        <w:t>Cancer research</w:t>
      </w:r>
      <w:r w:rsidRPr="00A85F46">
        <w:rPr>
          <w:noProof/>
        </w:rPr>
        <w:t xml:space="preserve"> </w:t>
      </w:r>
      <w:r w:rsidRPr="00A85F46">
        <w:rPr>
          <w:b/>
          <w:noProof/>
        </w:rPr>
        <w:t>68</w:t>
      </w:r>
      <w:r w:rsidRPr="00A85F46">
        <w:rPr>
          <w:noProof/>
        </w:rPr>
        <w:t>, 9663-9670 (2008).</w:t>
      </w:r>
    </w:p>
    <w:p w14:paraId="246C9BAF" w14:textId="77777777" w:rsidR="00A85F46" w:rsidRPr="00A85F46" w:rsidRDefault="00A85F46" w:rsidP="00A85F46">
      <w:pPr>
        <w:pStyle w:val="EndNoteBibliography"/>
        <w:ind w:left="720" w:hanging="720"/>
        <w:rPr>
          <w:noProof/>
        </w:rPr>
      </w:pPr>
      <w:r w:rsidRPr="00A85F46">
        <w:rPr>
          <w:noProof/>
        </w:rPr>
        <w:t>21.</w:t>
      </w:r>
      <w:r w:rsidRPr="00A85F46">
        <w:rPr>
          <w:noProof/>
        </w:rPr>
        <w:tab/>
        <w:t>Lin, D.</w:t>
      </w:r>
      <w:r w:rsidRPr="00A85F46">
        <w:rPr>
          <w:i/>
          <w:noProof/>
        </w:rPr>
        <w:t>, et al.</w:t>
      </w:r>
      <w:r w:rsidRPr="00A85F46">
        <w:rPr>
          <w:noProof/>
        </w:rPr>
        <w:t xml:space="preserve"> High fidelity patient-derived xenografts for accelerating prostate cancer discovery and drug development. </w:t>
      </w:r>
      <w:r w:rsidRPr="00A85F46">
        <w:rPr>
          <w:i/>
          <w:noProof/>
        </w:rPr>
        <w:t>Cancer research</w:t>
      </w:r>
      <w:r w:rsidRPr="00A85F46">
        <w:rPr>
          <w:noProof/>
        </w:rPr>
        <w:t xml:space="preserve"> </w:t>
      </w:r>
      <w:r w:rsidRPr="00A85F46">
        <w:rPr>
          <w:b/>
          <w:noProof/>
        </w:rPr>
        <w:t>74</w:t>
      </w:r>
      <w:r w:rsidRPr="00A85F46">
        <w:rPr>
          <w:noProof/>
        </w:rPr>
        <w:t>, 1272-1283 (2014).</w:t>
      </w:r>
    </w:p>
    <w:p w14:paraId="31B88F79" w14:textId="77777777" w:rsidR="00A85F46" w:rsidRPr="00A85F46" w:rsidRDefault="00A85F46" w:rsidP="00A85F46">
      <w:pPr>
        <w:pStyle w:val="EndNoteBibliography"/>
        <w:ind w:left="720" w:hanging="720"/>
        <w:rPr>
          <w:noProof/>
        </w:rPr>
      </w:pPr>
      <w:r w:rsidRPr="00A85F46">
        <w:rPr>
          <w:noProof/>
        </w:rPr>
        <w:t>22.</w:t>
      </w:r>
      <w:r w:rsidRPr="00A85F46">
        <w:rPr>
          <w:noProof/>
        </w:rPr>
        <w:tab/>
        <w:t>True, L.D.</w:t>
      </w:r>
      <w:r w:rsidRPr="00A85F46">
        <w:rPr>
          <w:i/>
          <w:noProof/>
        </w:rPr>
        <w:t>, et al.</w:t>
      </w:r>
      <w:r w:rsidRPr="00A85F46">
        <w:rPr>
          <w:noProof/>
        </w:rPr>
        <w:t xml:space="preserve"> A neuroendocrine/small cell prostate carcinoma xenograft-LuCaP 49. </w:t>
      </w:r>
      <w:r w:rsidRPr="00A85F46">
        <w:rPr>
          <w:i/>
          <w:noProof/>
        </w:rPr>
        <w:t>Am J Pathol</w:t>
      </w:r>
      <w:r w:rsidRPr="00A85F46">
        <w:rPr>
          <w:noProof/>
        </w:rPr>
        <w:t xml:space="preserve"> </w:t>
      </w:r>
      <w:r w:rsidRPr="00A85F46">
        <w:rPr>
          <w:b/>
          <w:noProof/>
        </w:rPr>
        <w:t>161</w:t>
      </w:r>
      <w:r w:rsidRPr="00A85F46">
        <w:rPr>
          <w:noProof/>
        </w:rPr>
        <w:t>, 705-715 (2002).</w:t>
      </w:r>
    </w:p>
    <w:p w14:paraId="2861E38C" w14:textId="77777777" w:rsidR="00A85F46" w:rsidRPr="00A85F46" w:rsidRDefault="00A85F46" w:rsidP="00A85F46">
      <w:pPr>
        <w:pStyle w:val="EndNoteBibliography"/>
        <w:ind w:left="720" w:hanging="720"/>
        <w:rPr>
          <w:noProof/>
        </w:rPr>
      </w:pPr>
      <w:r w:rsidRPr="00A85F46">
        <w:rPr>
          <w:noProof/>
        </w:rPr>
        <w:t>23.</w:t>
      </w:r>
      <w:r w:rsidRPr="00A85F46">
        <w:rPr>
          <w:noProof/>
        </w:rPr>
        <w:tab/>
        <w:t>van Haaften-Day, C.</w:t>
      </w:r>
      <w:r w:rsidRPr="00A85F46">
        <w:rPr>
          <w:i/>
          <w:noProof/>
        </w:rPr>
        <w:t>, et al.</w:t>
      </w:r>
      <w:r w:rsidRPr="00A85F46">
        <w:rPr>
          <w:noProof/>
        </w:rPr>
        <w:t xml:space="preserve"> Xenografted small cell undifferentiated cancer of prostate: possible common origin with prostatic adenocarcinoma. </w:t>
      </w:r>
      <w:r w:rsidRPr="00A85F46">
        <w:rPr>
          <w:i/>
          <w:noProof/>
        </w:rPr>
        <w:t>Prostate</w:t>
      </w:r>
      <w:r w:rsidRPr="00A85F46">
        <w:rPr>
          <w:noProof/>
        </w:rPr>
        <w:t xml:space="preserve"> </w:t>
      </w:r>
      <w:r w:rsidRPr="00A85F46">
        <w:rPr>
          <w:b/>
          <w:noProof/>
        </w:rPr>
        <w:t>11</w:t>
      </w:r>
      <w:r w:rsidRPr="00A85F46">
        <w:rPr>
          <w:noProof/>
        </w:rPr>
        <w:t>, 271-279 (1987).</w:t>
      </w:r>
    </w:p>
    <w:p w14:paraId="526A430D" w14:textId="77777777" w:rsidR="00A85F46" w:rsidRPr="00A85F46" w:rsidRDefault="00A85F46" w:rsidP="00A85F46">
      <w:pPr>
        <w:pStyle w:val="EndNoteBibliography"/>
        <w:ind w:left="720" w:hanging="720"/>
        <w:rPr>
          <w:noProof/>
        </w:rPr>
      </w:pPr>
      <w:r w:rsidRPr="00A85F46">
        <w:rPr>
          <w:noProof/>
        </w:rPr>
        <w:t>24.</w:t>
      </w:r>
      <w:r w:rsidRPr="00A85F46">
        <w:rPr>
          <w:noProof/>
        </w:rPr>
        <w:tab/>
        <w:t>Pinthus, J.H.</w:t>
      </w:r>
      <w:r w:rsidRPr="00A85F46">
        <w:rPr>
          <w:i/>
          <w:noProof/>
        </w:rPr>
        <w:t>, et al.</w:t>
      </w:r>
      <w:r w:rsidRPr="00A85F46">
        <w:rPr>
          <w:noProof/>
        </w:rPr>
        <w:t xml:space="preserve"> WISH-PC2: a unique xenograft model of human prostatic small cell carcinoma. </w:t>
      </w:r>
      <w:r w:rsidRPr="00A85F46">
        <w:rPr>
          <w:i/>
          <w:noProof/>
        </w:rPr>
        <w:t>Cancer research</w:t>
      </w:r>
      <w:r w:rsidRPr="00A85F46">
        <w:rPr>
          <w:noProof/>
        </w:rPr>
        <w:t xml:space="preserve"> </w:t>
      </w:r>
      <w:r w:rsidRPr="00A85F46">
        <w:rPr>
          <w:b/>
          <w:noProof/>
        </w:rPr>
        <w:t>60</w:t>
      </w:r>
      <w:r w:rsidRPr="00A85F46">
        <w:rPr>
          <w:noProof/>
        </w:rPr>
        <w:t>, 6563-6567 (2000).</w:t>
      </w:r>
    </w:p>
    <w:p w14:paraId="4BDE55AE" w14:textId="77777777" w:rsidR="00A85F46" w:rsidRPr="00A85F46" w:rsidRDefault="00A85F46" w:rsidP="00A85F46">
      <w:pPr>
        <w:pStyle w:val="EndNoteBibliography"/>
        <w:ind w:left="720" w:hanging="720"/>
        <w:rPr>
          <w:noProof/>
        </w:rPr>
      </w:pPr>
      <w:r w:rsidRPr="00A85F46">
        <w:rPr>
          <w:noProof/>
        </w:rPr>
        <w:t>25.</w:t>
      </w:r>
      <w:r w:rsidRPr="00A85F46">
        <w:rPr>
          <w:noProof/>
        </w:rPr>
        <w:tab/>
        <w:t>Lapuk, A.V.</w:t>
      </w:r>
      <w:r w:rsidRPr="00A85F46">
        <w:rPr>
          <w:i/>
          <w:noProof/>
        </w:rPr>
        <w:t>, et al.</w:t>
      </w:r>
      <w:r w:rsidRPr="00A85F46">
        <w:rPr>
          <w:noProof/>
        </w:rPr>
        <w:t xml:space="preserve"> From sequence to molecular pathology, and a mechanism driving the neuroendocrine phenotype in prostate cancer. </w:t>
      </w:r>
      <w:r w:rsidRPr="00A85F46">
        <w:rPr>
          <w:i/>
          <w:noProof/>
        </w:rPr>
        <w:t>The Journal of pathology</w:t>
      </w:r>
      <w:r w:rsidRPr="00A85F46">
        <w:rPr>
          <w:noProof/>
        </w:rPr>
        <w:t xml:space="preserve"> </w:t>
      </w:r>
      <w:r w:rsidRPr="00A85F46">
        <w:rPr>
          <w:b/>
          <w:noProof/>
        </w:rPr>
        <w:t>227</w:t>
      </w:r>
      <w:r w:rsidRPr="00A85F46">
        <w:rPr>
          <w:noProof/>
        </w:rPr>
        <w:t>, 286-297 (2012).</w:t>
      </w:r>
    </w:p>
    <w:p w14:paraId="684000B4" w14:textId="77777777" w:rsidR="00A85F46" w:rsidRPr="00A85F46" w:rsidRDefault="00A85F46" w:rsidP="00A85F46">
      <w:pPr>
        <w:pStyle w:val="EndNoteBibliography"/>
        <w:ind w:left="720" w:hanging="720"/>
        <w:rPr>
          <w:noProof/>
        </w:rPr>
      </w:pPr>
      <w:r w:rsidRPr="00A85F46">
        <w:rPr>
          <w:noProof/>
        </w:rPr>
        <w:t>26.</w:t>
      </w:r>
      <w:r w:rsidRPr="00A85F46">
        <w:rPr>
          <w:noProof/>
        </w:rPr>
        <w:tab/>
        <w:t>Akamatsu, S.</w:t>
      </w:r>
      <w:r w:rsidRPr="00A85F46">
        <w:rPr>
          <w:i/>
          <w:noProof/>
        </w:rPr>
        <w:t>, et al.</w:t>
      </w:r>
      <w:r w:rsidRPr="00A85F46">
        <w:rPr>
          <w:noProof/>
        </w:rPr>
        <w:t xml:space="preserve"> The Placental Gene PEG10 Promotes Progression of Neuroendocrine Prostate Cancer. </w:t>
      </w:r>
      <w:r w:rsidRPr="00A85F46">
        <w:rPr>
          <w:i/>
          <w:noProof/>
        </w:rPr>
        <w:t>Cell Rep</w:t>
      </w:r>
      <w:r w:rsidRPr="00A85F46">
        <w:rPr>
          <w:noProof/>
        </w:rPr>
        <w:t xml:space="preserve"> </w:t>
      </w:r>
      <w:r w:rsidRPr="00A85F46">
        <w:rPr>
          <w:b/>
          <w:noProof/>
        </w:rPr>
        <w:t>12</w:t>
      </w:r>
      <w:r w:rsidRPr="00A85F46">
        <w:rPr>
          <w:noProof/>
        </w:rPr>
        <w:t>, 922-936 (2015).</w:t>
      </w:r>
    </w:p>
    <w:p w14:paraId="7EC89174" w14:textId="77777777" w:rsidR="00A85F46" w:rsidRPr="00A85F46" w:rsidRDefault="00A85F46" w:rsidP="00A85F46">
      <w:pPr>
        <w:pStyle w:val="EndNoteBibliography"/>
        <w:ind w:left="720" w:hanging="720"/>
        <w:rPr>
          <w:noProof/>
        </w:rPr>
      </w:pPr>
      <w:r w:rsidRPr="00A85F46">
        <w:rPr>
          <w:noProof/>
        </w:rPr>
        <w:t>27.</w:t>
      </w:r>
      <w:r w:rsidRPr="00A85F46">
        <w:rPr>
          <w:noProof/>
        </w:rPr>
        <w:tab/>
        <w:t>Aparicio, A.</w:t>
      </w:r>
      <w:r w:rsidRPr="00A85F46">
        <w:rPr>
          <w:i/>
          <w:noProof/>
        </w:rPr>
        <w:t>, et al.</w:t>
      </w:r>
      <w:r w:rsidRPr="00A85F46">
        <w:rPr>
          <w:noProof/>
        </w:rPr>
        <w:t xml:space="preserve"> Neuroendocrine prostate cancer xenografts with large-cell and small-cell features derived from a single patient's tumor: morphological, immunohistochemical, and gene expression profiles. </w:t>
      </w:r>
      <w:r w:rsidRPr="00A85F46">
        <w:rPr>
          <w:i/>
          <w:noProof/>
        </w:rPr>
        <w:t>Prostate</w:t>
      </w:r>
      <w:r w:rsidRPr="00A85F46">
        <w:rPr>
          <w:noProof/>
        </w:rPr>
        <w:t xml:space="preserve"> </w:t>
      </w:r>
      <w:r w:rsidRPr="00A85F46">
        <w:rPr>
          <w:b/>
          <w:noProof/>
        </w:rPr>
        <w:t>71</w:t>
      </w:r>
      <w:r w:rsidRPr="00A85F46">
        <w:rPr>
          <w:noProof/>
        </w:rPr>
        <w:t>, 846-856 (2011).</w:t>
      </w:r>
    </w:p>
    <w:p w14:paraId="73252B27" w14:textId="77777777" w:rsidR="00A85F46" w:rsidRPr="00A85F46" w:rsidRDefault="00A85F46" w:rsidP="00A85F46">
      <w:pPr>
        <w:pStyle w:val="EndNoteBibliography"/>
        <w:ind w:left="720" w:hanging="720"/>
        <w:rPr>
          <w:noProof/>
        </w:rPr>
      </w:pPr>
      <w:r w:rsidRPr="00A85F46">
        <w:rPr>
          <w:noProof/>
        </w:rPr>
        <w:t>28.</w:t>
      </w:r>
      <w:r w:rsidRPr="00A85F46">
        <w:rPr>
          <w:noProof/>
        </w:rPr>
        <w:tab/>
        <w:t>Noordzij, M.A.</w:t>
      </w:r>
      <w:r w:rsidRPr="00A85F46">
        <w:rPr>
          <w:i/>
          <w:noProof/>
        </w:rPr>
        <w:t>, et al.</w:t>
      </w:r>
      <w:r w:rsidRPr="00A85F46">
        <w:rPr>
          <w:noProof/>
        </w:rPr>
        <w:t xml:space="preserve"> Neuroendocrine differentiation in human prostatic tumor models. </w:t>
      </w:r>
      <w:r w:rsidRPr="00A85F46">
        <w:rPr>
          <w:i/>
          <w:noProof/>
        </w:rPr>
        <w:t>Am J Pathol</w:t>
      </w:r>
      <w:r w:rsidRPr="00A85F46">
        <w:rPr>
          <w:noProof/>
        </w:rPr>
        <w:t xml:space="preserve"> </w:t>
      </w:r>
      <w:r w:rsidRPr="00A85F46">
        <w:rPr>
          <w:b/>
          <w:noProof/>
        </w:rPr>
        <w:t>149</w:t>
      </w:r>
      <w:r w:rsidRPr="00A85F46">
        <w:rPr>
          <w:noProof/>
        </w:rPr>
        <w:t>, 859-871 (1996).</w:t>
      </w:r>
    </w:p>
    <w:p w14:paraId="4EFFF751" w14:textId="77777777" w:rsidR="00A85F46" w:rsidRPr="00A85F46" w:rsidRDefault="00A85F46" w:rsidP="00A85F46">
      <w:pPr>
        <w:pStyle w:val="EndNoteBibliography"/>
        <w:ind w:left="720" w:hanging="720"/>
        <w:rPr>
          <w:noProof/>
        </w:rPr>
      </w:pPr>
      <w:r w:rsidRPr="00A85F46">
        <w:rPr>
          <w:noProof/>
        </w:rPr>
        <w:t>29.</w:t>
      </w:r>
      <w:r w:rsidRPr="00A85F46">
        <w:rPr>
          <w:noProof/>
        </w:rPr>
        <w:tab/>
        <w:t xml:space="preserve">Huss, W.J., Gregory, C.W. &amp; Smith, G.J. Neuroendocrine cell differentiation in the CWR22 human prostate cancer xenograft: association with tumor cell proliferation prior to recurrence. </w:t>
      </w:r>
      <w:r w:rsidRPr="00A85F46">
        <w:rPr>
          <w:i/>
          <w:noProof/>
        </w:rPr>
        <w:t>Prostate</w:t>
      </w:r>
      <w:r w:rsidRPr="00A85F46">
        <w:rPr>
          <w:noProof/>
        </w:rPr>
        <w:t xml:space="preserve"> </w:t>
      </w:r>
      <w:r w:rsidRPr="00A85F46">
        <w:rPr>
          <w:b/>
          <w:noProof/>
        </w:rPr>
        <w:t>60</w:t>
      </w:r>
      <w:r w:rsidRPr="00A85F46">
        <w:rPr>
          <w:noProof/>
        </w:rPr>
        <w:t>, 91-97 (2004).</w:t>
      </w:r>
    </w:p>
    <w:p w14:paraId="70EA876F" w14:textId="77777777" w:rsidR="00A85F46" w:rsidRPr="00A85F46" w:rsidRDefault="00A85F46" w:rsidP="00A85F46">
      <w:pPr>
        <w:pStyle w:val="EndNoteBibliography"/>
        <w:ind w:left="720" w:hanging="720"/>
        <w:rPr>
          <w:noProof/>
        </w:rPr>
      </w:pPr>
      <w:r w:rsidRPr="00A85F46">
        <w:rPr>
          <w:noProof/>
        </w:rPr>
        <w:t>30.</w:t>
      </w:r>
      <w:r w:rsidRPr="00A85F46">
        <w:rPr>
          <w:noProof/>
        </w:rPr>
        <w:tab/>
        <w:t>Chen, H.</w:t>
      </w:r>
      <w:r w:rsidRPr="00A85F46">
        <w:rPr>
          <w:i/>
          <w:noProof/>
        </w:rPr>
        <w:t>, et al.</w:t>
      </w:r>
      <w:r w:rsidRPr="00A85F46">
        <w:rPr>
          <w:noProof/>
        </w:rPr>
        <w:t xml:space="preserve"> Pathogenesis of prostatic small cell carcinoma involves the inactivation of the P53 pathway. </w:t>
      </w:r>
      <w:r w:rsidRPr="00A85F46">
        <w:rPr>
          <w:i/>
          <w:noProof/>
        </w:rPr>
        <w:t>Endocrine-related cancer</w:t>
      </w:r>
      <w:r w:rsidRPr="00A85F46">
        <w:rPr>
          <w:noProof/>
        </w:rPr>
        <w:t xml:space="preserve"> </w:t>
      </w:r>
      <w:r w:rsidRPr="00A85F46">
        <w:rPr>
          <w:b/>
          <w:noProof/>
        </w:rPr>
        <w:t>19</w:t>
      </w:r>
      <w:r w:rsidRPr="00A85F46">
        <w:rPr>
          <w:noProof/>
        </w:rPr>
        <w:t>, 321-331 (2012).</w:t>
      </w:r>
    </w:p>
    <w:p w14:paraId="59082205" w14:textId="77777777" w:rsidR="00A85F46" w:rsidRPr="00A85F46" w:rsidRDefault="00A85F46" w:rsidP="00A85F46">
      <w:pPr>
        <w:pStyle w:val="EndNoteBibliography"/>
        <w:ind w:left="720" w:hanging="720"/>
        <w:rPr>
          <w:noProof/>
        </w:rPr>
      </w:pPr>
      <w:r w:rsidRPr="00A85F46">
        <w:rPr>
          <w:noProof/>
        </w:rPr>
        <w:t>31.</w:t>
      </w:r>
      <w:r w:rsidRPr="00A85F46">
        <w:rPr>
          <w:noProof/>
        </w:rPr>
        <w:tab/>
        <w:t>Kareta, M.S.</w:t>
      </w:r>
      <w:r w:rsidRPr="00A85F46">
        <w:rPr>
          <w:i/>
          <w:noProof/>
        </w:rPr>
        <w:t>, et al.</w:t>
      </w:r>
      <w:r w:rsidRPr="00A85F46">
        <w:rPr>
          <w:noProof/>
        </w:rPr>
        <w:t xml:space="preserve"> Inhibition of pluripotency networks by the Rb tumor suppressor restricts reprogramming and tumorigenesis. </w:t>
      </w:r>
      <w:r w:rsidRPr="00A85F46">
        <w:rPr>
          <w:i/>
          <w:noProof/>
        </w:rPr>
        <w:t>Cell Stem Cell</w:t>
      </w:r>
      <w:r w:rsidRPr="00A85F46">
        <w:rPr>
          <w:noProof/>
        </w:rPr>
        <w:t xml:space="preserve"> </w:t>
      </w:r>
      <w:r w:rsidRPr="00A85F46">
        <w:rPr>
          <w:b/>
          <w:noProof/>
        </w:rPr>
        <w:t>16</w:t>
      </w:r>
      <w:r w:rsidRPr="00A85F46">
        <w:rPr>
          <w:noProof/>
        </w:rPr>
        <w:t>, 39-50 (2015).</w:t>
      </w:r>
    </w:p>
    <w:p w14:paraId="3BA45DF4" w14:textId="77777777" w:rsidR="00A85F46" w:rsidRPr="00A85F46" w:rsidRDefault="00A85F46" w:rsidP="00A85F46">
      <w:pPr>
        <w:pStyle w:val="EndNoteBibliography"/>
        <w:ind w:left="720" w:hanging="720"/>
        <w:rPr>
          <w:noProof/>
        </w:rPr>
      </w:pPr>
      <w:r w:rsidRPr="00A85F46">
        <w:rPr>
          <w:noProof/>
        </w:rPr>
        <w:t>32.</w:t>
      </w:r>
      <w:r w:rsidRPr="00A85F46">
        <w:rPr>
          <w:noProof/>
        </w:rPr>
        <w:tab/>
        <w:t>Bishop, J.L.</w:t>
      </w:r>
      <w:r w:rsidRPr="00A85F46">
        <w:rPr>
          <w:i/>
          <w:noProof/>
        </w:rPr>
        <w:t>, et al.</w:t>
      </w:r>
      <w:r w:rsidRPr="00A85F46">
        <w:rPr>
          <w:noProof/>
        </w:rPr>
        <w:t xml:space="preserve"> The Master Neural Transcription Factor BRN2 Is an Androgen Receptor-Suppressed Driver of Neuroendocrine Differentiation in Prostate Cancer. </w:t>
      </w:r>
      <w:r w:rsidRPr="00A85F46">
        <w:rPr>
          <w:i/>
          <w:noProof/>
        </w:rPr>
        <w:t>Cancer Discov</w:t>
      </w:r>
      <w:r w:rsidRPr="00A85F46">
        <w:rPr>
          <w:noProof/>
        </w:rPr>
        <w:t xml:space="preserve"> </w:t>
      </w:r>
      <w:r w:rsidRPr="00A85F46">
        <w:rPr>
          <w:b/>
          <w:noProof/>
        </w:rPr>
        <w:t>7</w:t>
      </w:r>
      <w:r w:rsidRPr="00A85F46">
        <w:rPr>
          <w:noProof/>
        </w:rPr>
        <w:t>, 54-71 (2017).</w:t>
      </w:r>
    </w:p>
    <w:p w14:paraId="61BE44C4" w14:textId="77777777" w:rsidR="00A85F46" w:rsidRPr="00A85F46" w:rsidRDefault="00A85F46" w:rsidP="00A85F46">
      <w:pPr>
        <w:pStyle w:val="EndNoteBibliography"/>
        <w:ind w:left="720" w:hanging="720"/>
        <w:rPr>
          <w:noProof/>
        </w:rPr>
      </w:pPr>
      <w:r w:rsidRPr="00A85F46">
        <w:rPr>
          <w:noProof/>
        </w:rPr>
        <w:t>33.</w:t>
      </w:r>
      <w:r w:rsidRPr="00A85F46">
        <w:rPr>
          <w:noProof/>
        </w:rPr>
        <w:tab/>
        <w:t>Dardenne, E.</w:t>
      </w:r>
      <w:r w:rsidRPr="00A85F46">
        <w:rPr>
          <w:i/>
          <w:noProof/>
        </w:rPr>
        <w:t>, et al.</w:t>
      </w:r>
      <w:r w:rsidRPr="00A85F46">
        <w:rPr>
          <w:noProof/>
        </w:rPr>
        <w:t xml:space="preserve"> N-Myc Induces an EZH2-Mediated Transcriptional Program Driving Neuroendocrine Prostate Cancer. </w:t>
      </w:r>
      <w:r w:rsidRPr="00A85F46">
        <w:rPr>
          <w:i/>
          <w:noProof/>
        </w:rPr>
        <w:t>Cancer Cell</w:t>
      </w:r>
      <w:r w:rsidRPr="00A85F46">
        <w:rPr>
          <w:noProof/>
        </w:rPr>
        <w:t xml:space="preserve"> </w:t>
      </w:r>
      <w:r w:rsidRPr="00A85F46">
        <w:rPr>
          <w:b/>
          <w:noProof/>
        </w:rPr>
        <w:t>30</w:t>
      </w:r>
      <w:r w:rsidRPr="00A85F46">
        <w:rPr>
          <w:noProof/>
        </w:rPr>
        <w:t>, 563-577 (2016).</w:t>
      </w:r>
    </w:p>
    <w:p w14:paraId="706AA67E" w14:textId="77777777" w:rsidR="00A85F46" w:rsidRPr="00A85F46" w:rsidRDefault="00A85F46" w:rsidP="00A85F46">
      <w:pPr>
        <w:pStyle w:val="EndNoteBibliography"/>
        <w:ind w:left="720" w:hanging="720"/>
        <w:rPr>
          <w:noProof/>
        </w:rPr>
      </w:pPr>
      <w:r w:rsidRPr="00A85F46">
        <w:rPr>
          <w:noProof/>
        </w:rPr>
        <w:t>34.</w:t>
      </w:r>
      <w:r w:rsidRPr="00A85F46">
        <w:rPr>
          <w:noProof/>
        </w:rPr>
        <w:tab/>
        <w:t>Zou, M.</w:t>
      </w:r>
      <w:r w:rsidRPr="00A85F46">
        <w:rPr>
          <w:i/>
          <w:noProof/>
        </w:rPr>
        <w:t>, et al.</w:t>
      </w:r>
      <w:r w:rsidRPr="00A85F46">
        <w:rPr>
          <w:noProof/>
        </w:rPr>
        <w:t xml:space="preserve"> Transdifferentiation as a mechanism of treatment resistance in a mouse model of castration-resistant prostate cancer. </w:t>
      </w:r>
      <w:r w:rsidRPr="00A85F46">
        <w:rPr>
          <w:i/>
          <w:noProof/>
        </w:rPr>
        <w:t>Cancer Discov</w:t>
      </w:r>
      <w:r w:rsidRPr="00A85F46">
        <w:rPr>
          <w:noProof/>
        </w:rPr>
        <w:t xml:space="preserve"> (2017 (in press)).</w:t>
      </w:r>
    </w:p>
    <w:p w14:paraId="49F88583" w14:textId="3546990F" w:rsidR="002103D9" w:rsidRPr="009F5B7A" w:rsidRDefault="00956EB9" w:rsidP="00B3534E">
      <w:pPr>
        <w:tabs>
          <w:tab w:val="left" w:pos="9990"/>
        </w:tabs>
        <w:ind w:left="540" w:right="450"/>
        <w:jc w:val="both"/>
        <w:rPr>
          <w:rFonts w:cs="Arial"/>
          <w:b/>
          <w:color w:val="000000" w:themeColor="text1"/>
          <w:sz w:val="24"/>
          <w:szCs w:val="24"/>
        </w:rPr>
      </w:pPr>
      <w:r w:rsidRPr="009F5B7A">
        <w:rPr>
          <w:b/>
          <w:color w:val="000000" w:themeColor="text1"/>
          <w:sz w:val="24"/>
          <w:szCs w:val="24"/>
        </w:rPr>
        <w:fldChar w:fldCharType="end"/>
      </w:r>
      <w:r w:rsidR="00927ED7" w:rsidRPr="009F5B7A">
        <w:rPr>
          <w:rFonts w:cs="Arial"/>
          <w:b/>
          <w:color w:val="000000" w:themeColor="text1"/>
          <w:sz w:val="24"/>
          <w:szCs w:val="24"/>
        </w:rPr>
        <w:t xml:space="preserve"> </w:t>
      </w:r>
    </w:p>
    <w:p w14:paraId="5E26C0E3" w14:textId="092FD497" w:rsidR="00106F9D" w:rsidRPr="009F5B7A" w:rsidRDefault="00106F9D" w:rsidP="00B3534E">
      <w:pPr>
        <w:tabs>
          <w:tab w:val="left" w:pos="9990"/>
        </w:tabs>
        <w:ind w:left="540"/>
        <w:jc w:val="both"/>
        <w:rPr>
          <w:rFonts w:cs="Arial"/>
          <w:b/>
          <w:color w:val="000000" w:themeColor="text1"/>
          <w:sz w:val="24"/>
          <w:szCs w:val="24"/>
        </w:rPr>
      </w:pPr>
    </w:p>
    <w:p w14:paraId="3179FB6E" w14:textId="77777777" w:rsidR="00983E44" w:rsidRPr="009F5B7A" w:rsidRDefault="00983E44" w:rsidP="00B3534E">
      <w:pPr>
        <w:tabs>
          <w:tab w:val="left" w:pos="9990"/>
        </w:tabs>
        <w:jc w:val="both"/>
        <w:rPr>
          <w:color w:val="000000" w:themeColor="text1"/>
        </w:rPr>
      </w:pPr>
    </w:p>
    <w:p w14:paraId="7DF677BA" w14:textId="36ECF0F2" w:rsidR="00EF7E51" w:rsidRPr="009F5B7A" w:rsidRDefault="00EF7E51" w:rsidP="00B3534E">
      <w:pPr>
        <w:tabs>
          <w:tab w:val="left" w:pos="9990"/>
        </w:tabs>
        <w:ind w:left="540" w:right="450"/>
        <w:jc w:val="both"/>
        <w:rPr>
          <w:rFonts w:cs="Arial"/>
          <w:b/>
          <w:color w:val="000000" w:themeColor="text1"/>
          <w:sz w:val="24"/>
          <w:szCs w:val="24"/>
        </w:rPr>
      </w:pPr>
    </w:p>
    <w:p w14:paraId="735C1573" w14:textId="2C049005" w:rsidR="00EF7E51" w:rsidRPr="009F5B7A" w:rsidRDefault="00EF7E51" w:rsidP="00B3534E">
      <w:pPr>
        <w:tabs>
          <w:tab w:val="left" w:pos="9990"/>
        </w:tabs>
        <w:ind w:left="540" w:right="450"/>
        <w:jc w:val="both"/>
        <w:rPr>
          <w:rFonts w:cs="Arial"/>
          <w:b/>
          <w:color w:val="000000" w:themeColor="text1"/>
          <w:sz w:val="24"/>
          <w:szCs w:val="24"/>
        </w:rPr>
      </w:pPr>
    </w:p>
    <w:p w14:paraId="4809AE02" w14:textId="77777777" w:rsidR="00B550F2" w:rsidRPr="009F5B7A" w:rsidRDefault="00B550F2" w:rsidP="00B3534E">
      <w:pPr>
        <w:tabs>
          <w:tab w:val="left" w:pos="9990"/>
        </w:tabs>
        <w:ind w:left="540" w:right="450"/>
        <w:jc w:val="both"/>
        <w:rPr>
          <w:rFonts w:cs="Arial"/>
          <w:b/>
          <w:color w:val="000000" w:themeColor="text1"/>
          <w:sz w:val="24"/>
          <w:szCs w:val="24"/>
        </w:rPr>
      </w:pPr>
    </w:p>
    <w:p w14:paraId="36655DFD" w14:textId="77777777" w:rsidR="00B550F2" w:rsidRPr="009F5B7A" w:rsidRDefault="00B550F2" w:rsidP="00B3534E">
      <w:pPr>
        <w:tabs>
          <w:tab w:val="left" w:pos="9990"/>
        </w:tabs>
        <w:ind w:left="540" w:right="450"/>
        <w:jc w:val="both"/>
        <w:rPr>
          <w:rFonts w:cs="Arial"/>
          <w:b/>
          <w:color w:val="000000" w:themeColor="text1"/>
          <w:sz w:val="24"/>
          <w:szCs w:val="24"/>
        </w:rPr>
      </w:pPr>
    </w:p>
    <w:p w14:paraId="69D395E3" w14:textId="77777777" w:rsidR="00B550F2" w:rsidRPr="009F5B7A" w:rsidRDefault="00B550F2" w:rsidP="00B3534E">
      <w:pPr>
        <w:tabs>
          <w:tab w:val="left" w:pos="9990"/>
        </w:tabs>
        <w:ind w:left="540" w:right="450"/>
        <w:jc w:val="both"/>
        <w:rPr>
          <w:rFonts w:cs="Arial"/>
          <w:b/>
          <w:color w:val="000000" w:themeColor="text1"/>
          <w:sz w:val="24"/>
          <w:szCs w:val="24"/>
        </w:rPr>
      </w:pPr>
    </w:p>
    <w:sectPr w:rsidR="00B550F2" w:rsidRPr="009F5B7A" w:rsidSect="008714D6">
      <w:footerReference w:type="even" r:id="rId7"/>
      <w:footerReference w:type="default" r:id="rId8"/>
      <w:pgSz w:w="11900" w:h="1682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15BED3" w14:textId="77777777" w:rsidR="006523C9" w:rsidRDefault="006523C9" w:rsidP="003D3817">
      <w:r>
        <w:separator/>
      </w:r>
    </w:p>
  </w:endnote>
  <w:endnote w:type="continuationSeparator" w:id="0">
    <w:p w14:paraId="44075023" w14:textId="77777777" w:rsidR="006523C9" w:rsidRDefault="006523C9" w:rsidP="003D38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ＭＳ 明朝">
    <w:charset w:val="80"/>
    <w:family w:val="auto"/>
    <w:pitch w:val="variable"/>
    <w:sig w:usb0="E00002FF" w:usb1="6AC7FDFB" w:usb2="08000012" w:usb3="00000000" w:csb0="0002009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102E9" w14:textId="77777777" w:rsidR="0077072B" w:rsidRDefault="0077072B" w:rsidP="00960B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95C2A" w14:textId="77777777" w:rsidR="0077072B" w:rsidRDefault="0077072B" w:rsidP="003D381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74F64F" w14:textId="77777777" w:rsidR="0077072B" w:rsidRDefault="0077072B" w:rsidP="00960B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A2E7B">
      <w:rPr>
        <w:rStyle w:val="PageNumber"/>
        <w:noProof/>
      </w:rPr>
      <w:t>1</w:t>
    </w:r>
    <w:r>
      <w:rPr>
        <w:rStyle w:val="PageNumber"/>
      </w:rPr>
      <w:fldChar w:fldCharType="end"/>
    </w:r>
  </w:p>
  <w:p w14:paraId="601A173A" w14:textId="77777777" w:rsidR="0077072B" w:rsidRDefault="0077072B" w:rsidP="003D381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7D3543" w14:textId="77777777" w:rsidR="006523C9" w:rsidRDefault="006523C9" w:rsidP="003D3817">
      <w:r>
        <w:separator/>
      </w:r>
    </w:p>
  </w:footnote>
  <w:footnote w:type="continuationSeparator" w:id="0">
    <w:p w14:paraId="3EDE8CC7" w14:textId="77777777" w:rsidR="006523C9" w:rsidRDefault="006523C9" w:rsidP="003D381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51F2795"/>
    <w:multiLevelType w:val="hybridMultilevel"/>
    <w:tmpl w:val="B3B0F1C0"/>
    <w:lvl w:ilvl="0" w:tplc="1B38730A">
      <w:start w:val="1"/>
      <w:numFmt w:val="decimal"/>
      <w:lvlText w:val="%1."/>
      <w:lvlJc w:val="left"/>
      <w:pPr>
        <w:ind w:left="1080" w:hanging="360"/>
      </w:pPr>
      <w:rPr>
        <w:rFonts w:eastAsiaTheme="minorEastAsia"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6B16E59"/>
    <w:multiLevelType w:val="hybridMultilevel"/>
    <w:tmpl w:val="694C0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CC7956"/>
    <w:multiLevelType w:val="hybridMultilevel"/>
    <w:tmpl w:val="E29894D0"/>
    <w:lvl w:ilvl="0" w:tplc="83BE7982">
      <w:start w:val="1"/>
      <w:numFmt w:val="decimal"/>
      <w:lvlText w:val="%1."/>
      <w:lvlJc w:val="left"/>
      <w:pPr>
        <w:ind w:left="1080" w:hanging="36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7431236"/>
    <w:multiLevelType w:val="hybridMultilevel"/>
    <w:tmpl w:val="67605258"/>
    <w:lvl w:ilvl="0" w:tplc="D0026BD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EAE3550"/>
    <w:multiLevelType w:val="hybridMultilevel"/>
    <w:tmpl w:val="7C00A41A"/>
    <w:lvl w:ilvl="0" w:tplc="5DD051BE">
      <w:start w:val="1"/>
      <w:numFmt w:val="decimal"/>
      <w:lvlText w:val="%1."/>
      <w:lvlJc w:val="left"/>
      <w:pPr>
        <w:ind w:left="1440" w:hanging="360"/>
      </w:pPr>
      <w:rPr>
        <w:rFonts w:eastAsia="Times New Roman" w:cs="Times New Roman" w:hint="default"/>
        <w: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AFC151A"/>
    <w:multiLevelType w:val="hybridMultilevel"/>
    <w:tmpl w:val="694C0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E0E3221"/>
    <w:multiLevelType w:val="hybridMultilevel"/>
    <w:tmpl w:val="E29894D0"/>
    <w:lvl w:ilvl="0" w:tplc="83BE7982">
      <w:start w:val="1"/>
      <w:numFmt w:val="decimal"/>
      <w:lvlText w:val="%1."/>
      <w:lvlJc w:val="left"/>
      <w:pPr>
        <w:ind w:left="1080" w:hanging="36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09E08DA"/>
    <w:multiLevelType w:val="multilevel"/>
    <w:tmpl w:val="A3824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00E4BCA"/>
    <w:multiLevelType w:val="multilevel"/>
    <w:tmpl w:val="B394C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8"/>
  </w:num>
  <w:num w:numId="4">
    <w:abstractNumId w:val="4"/>
  </w:num>
  <w:num w:numId="5">
    <w:abstractNumId w:val="6"/>
  </w:num>
  <w:num w:numId="6">
    <w:abstractNumId w:val="2"/>
  </w:num>
  <w:num w:numId="7">
    <w:abstractNumId w:val="5"/>
  </w:num>
  <w:num w:numId="8">
    <w:abstractNumId w:val="0"/>
  </w:num>
  <w:num w:numId="9">
    <w:abstractNumId w:val="1"/>
  </w:num>
  <w:num w:numId="10">
    <w:abstractNumId w:val="7"/>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f9wde29aa0sger2pavwt582w0trwdtwzp0&quot;&gt;vF_Nature_Med_Rickman_Beltran_Demichelis_Rubin&lt;record-ids&gt;&lt;item&gt;12&lt;/item&gt;&lt;item&gt;14&lt;/item&gt;&lt;item&gt;18&lt;/item&gt;&lt;item&gt;19&lt;/item&gt;&lt;item&gt;20&lt;/item&gt;&lt;item&gt;21&lt;/item&gt;&lt;item&gt;22&lt;/item&gt;&lt;item&gt;23&lt;/item&gt;&lt;item&gt;24&lt;/item&gt;&lt;item&gt;26&lt;/item&gt;&lt;item&gt;58&lt;/item&gt;&lt;item&gt;59&lt;/item&gt;&lt;item&gt;60&lt;/item&gt;&lt;item&gt;70&lt;/item&gt;&lt;item&gt;82&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40&lt;/item&gt;&lt;/record-ids&gt;&lt;/item&gt;&lt;/Libraries&gt;"/>
  </w:docVars>
  <w:rsids>
    <w:rsidRoot w:val="00BA2387"/>
    <w:rsid w:val="00000906"/>
    <w:rsid w:val="0000112E"/>
    <w:rsid w:val="000018C5"/>
    <w:rsid w:val="00002E9D"/>
    <w:rsid w:val="00002F4F"/>
    <w:rsid w:val="00004508"/>
    <w:rsid w:val="000050C5"/>
    <w:rsid w:val="00005D2B"/>
    <w:rsid w:val="00006438"/>
    <w:rsid w:val="000077CF"/>
    <w:rsid w:val="00014620"/>
    <w:rsid w:val="000149A3"/>
    <w:rsid w:val="00015C3A"/>
    <w:rsid w:val="000165F6"/>
    <w:rsid w:val="00017B2D"/>
    <w:rsid w:val="00017E1C"/>
    <w:rsid w:val="00024C5E"/>
    <w:rsid w:val="00026FAD"/>
    <w:rsid w:val="00030C05"/>
    <w:rsid w:val="00031BA1"/>
    <w:rsid w:val="00034513"/>
    <w:rsid w:val="00034630"/>
    <w:rsid w:val="0003512E"/>
    <w:rsid w:val="000354E8"/>
    <w:rsid w:val="0003550C"/>
    <w:rsid w:val="00035573"/>
    <w:rsid w:val="000356F7"/>
    <w:rsid w:val="00035849"/>
    <w:rsid w:val="00037171"/>
    <w:rsid w:val="00040E8D"/>
    <w:rsid w:val="00040EAA"/>
    <w:rsid w:val="00042B75"/>
    <w:rsid w:val="0004447A"/>
    <w:rsid w:val="00044679"/>
    <w:rsid w:val="000456B3"/>
    <w:rsid w:val="0004774C"/>
    <w:rsid w:val="00047A72"/>
    <w:rsid w:val="00050E3A"/>
    <w:rsid w:val="00051456"/>
    <w:rsid w:val="00053468"/>
    <w:rsid w:val="0005349D"/>
    <w:rsid w:val="000545BD"/>
    <w:rsid w:val="00054D21"/>
    <w:rsid w:val="00055ECD"/>
    <w:rsid w:val="00061C2A"/>
    <w:rsid w:val="00062BE0"/>
    <w:rsid w:val="0006331C"/>
    <w:rsid w:val="00063368"/>
    <w:rsid w:val="00064039"/>
    <w:rsid w:val="00064184"/>
    <w:rsid w:val="00065B1B"/>
    <w:rsid w:val="000667E1"/>
    <w:rsid w:val="000670BB"/>
    <w:rsid w:val="000679C1"/>
    <w:rsid w:val="00067DA2"/>
    <w:rsid w:val="00067DEE"/>
    <w:rsid w:val="00070190"/>
    <w:rsid w:val="00070CC3"/>
    <w:rsid w:val="00071032"/>
    <w:rsid w:val="000734E1"/>
    <w:rsid w:val="000745E4"/>
    <w:rsid w:val="00083F94"/>
    <w:rsid w:val="0008455B"/>
    <w:rsid w:val="00085484"/>
    <w:rsid w:val="0008737F"/>
    <w:rsid w:val="000915D0"/>
    <w:rsid w:val="00091B24"/>
    <w:rsid w:val="00092FF1"/>
    <w:rsid w:val="0009306E"/>
    <w:rsid w:val="00094A0F"/>
    <w:rsid w:val="00096719"/>
    <w:rsid w:val="000A1628"/>
    <w:rsid w:val="000A3279"/>
    <w:rsid w:val="000A3AE9"/>
    <w:rsid w:val="000A46A2"/>
    <w:rsid w:val="000A4D85"/>
    <w:rsid w:val="000A4F17"/>
    <w:rsid w:val="000A5827"/>
    <w:rsid w:val="000A5B24"/>
    <w:rsid w:val="000A5E4B"/>
    <w:rsid w:val="000A648A"/>
    <w:rsid w:val="000B38E5"/>
    <w:rsid w:val="000B5DF2"/>
    <w:rsid w:val="000B6E69"/>
    <w:rsid w:val="000B7876"/>
    <w:rsid w:val="000B78D8"/>
    <w:rsid w:val="000C28DE"/>
    <w:rsid w:val="000C3048"/>
    <w:rsid w:val="000C369B"/>
    <w:rsid w:val="000C54AA"/>
    <w:rsid w:val="000C75AD"/>
    <w:rsid w:val="000D122B"/>
    <w:rsid w:val="000D1B1A"/>
    <w:rsid w:val="000D492F"/>
    <w:rsid w:val="000D5076"/>
    <w:rsid w:val="000D65EB"/>
    <w:rsid w:val="000D784A"/>
    <w:rsid w:val="000E01E6"/>
    <w:rsid w:val="000E2E5C"/>
    <w:rsid w:val="000E3984"/>
    <w:rsid w:val="000E3F1F"/>
    <w:rsid w:val="000F1CB1"/>
    <w:rsid w:val="000F2795"/>
    <w:rsid w:val="000F42D1"/>
    <w:rsid w:val="000F4413"/>
    <w:rsid w:val="000F4717"/>
    <w:rsid w:val="000F4EF3"/>
    <w:rsid w:val="000F5E53"/>
    <w:rsid w:val="000F7D22"/>
    <w:rsid w:val="000F7FA0"/>
    <w:rsid w:val="00101BC5"/>
    <w:rsid w:val="00102F95"/>
    <w:rsid w:val="00103EB3"/>
    <w:rsid w:val="001041E0"/>
    <w:rsid w:val="00105E29"/>
    <w:rsid w:val="00106436"/>
    <w:rsid w:val="00106F9D"/>
    <w:rsid w:val="0010777F"/>
    <w:rsid w:val="0011256F"/>
    <w:rsid w:val="00114824"/>
    <w:rsid w:val="0011795F"/>
    <w:rsid w:val="0012297C"/>
    <w:rsid w:val="00126F3F"/>
    <w:rsid w:val="00127D44"/>
    <w:rsid w:val="00131A31"/>
    <w:rsid w:val="00132C5E"/>
    <w:rsid w:val="00132C6E"/>
    <w:rsid w:val="0013356F"/>
    <w:rsid w:val="00133825"/>
    <w:rsid w:val="001362C3"/>
    <w:rsid w:val="00137CD0"/>
    <w:rsid w:val="00141D4B"/>
    <w:rsid w:val="001463F4"/>
    <w:rsid w:val="00147041"/>
    <w:rsid w:val="00147FB4"/>
    <w:rsid w:val="00151617"/>
    <w:rsid w:val="00151817"/>
    <w:rsid w:val="00152F21"/>
    <w:rsid w:val="0015456A"/>
    <w:rsid w:val="00154974"/>
    <w:rsid w:val="001565DC"/>
    <w:rsid w:val="00157E80"/>
    <w:rsid w:val="00157E96"/>
    <w:rsid w:val="00160DC6"/>
    <w:rsid w:val="00160EF1"/>
    <w:rsid w:val="001612F5"/>
    <w:rsid w:val="00162D85"/>
    <w:rsid w:val="00163CF2"/>
    <w:rsid w:val="00165519"/>
    <w:rsid w:val="00165F02"/>
    <w:rsid w:val="001662B0"/>
    <w:rsid w:val="00167978"/>
    <w:rsid w:val="001700A6"/>
    <w:rsid w:val="00170338"/>
    <w:rsid w:val="001709C4"/>
    <w:rsid w:val="0017148F"/>
    <w:rsid w:val="00175683"/>
    <w:rsid w:val="0017610B"/>
    <w:rsid w:val="00176CDD"/>
    <w:rsid w:val="00177D6B"/>
    <w:rsid w:val="00180DFD"/>
    <w:rsid w:val="00180E26"/>
    <w:rsid w:val="0018166B"/>
    <w:rsid w:val="00183034"/>
    <w:rsid w:val="001830F2"/>
    <w:rsid w:val="00183663"/>
    <w:rsid w:val="001838AC"/>
    <w:rsid w:val="00186437"/>
    <w:rsid w:val="00186604"/>
    <w:rsid w:val="0019191C"/>
    <w:rsid w:val="001919F3"/>
    <w:rsid w:val="00192364"/>
    <w:rsid w:val="00192884"/>
    <w:rsid w:val="00196A96"/>
    <w:rsid w:val="00197333"/>
    <w:rsid w:val="001973EF"/>
    <w:rsid w:val="001A27FA"/>
    <w:rsid w:val="001A2F44"/>
    <w:rsid w:val="001A3422"/>
    <w:rsid w:val="001A3AA0"/>
    <w:rsid w:val="001A4698"/>
    <w:rsid w:val="001A4B9D"/>
    <w:rsid w:val="001A6691"/>
    <w:rsid w:val="001A758C"/>
    <w:rsid w:val="001A7BD0"/>
    <w:rsid w:val="001B1A8E"/>
    <w:rsid w:val="001B1DD4"/>
    <w:rsid w:val="001B2C2E"/>
    <w:rsid w:val="001B3234"/>
    <w:rsid w:val="001B5377"/>
    <w:rsid w:val="001B5A9A"/>
    <w:rsid w:val="001B5C0A"/>
    <w:rsid w:val="001B61ED"/>
    <w:rsid w:val="001B6DC6"/>
    <w:rsid w:val="001C05BC"/>
    <w:rsid w:val="001C0F50"/>
    <w:rsid w:val="001C261B"/>
    <w:rsid w:val="001C5AFC"/>
    <w:rsid w:val="001D0D84"/>
    <w:rsid w:val="001D2A5C"/>
    <w:rsid w:val="001D2FB6"/>
    <w:rsid w:val="001D63EB"/>
    <w:rsid w:val="001D66A1"/>
    <w:rsid w:val="001D6C5E"/>
    <w:rsid w:val="001D6EBE"/>
    <w:rsid w:val="001D7FB6"/>
    <w:rsid w:val="001E543C"/>
    <w:rsid w:val="001E707C"/>
    <w:rsid w:val="001E7138"/>
    <w:rsid w:val="001F0304"/>
    <w:rsid w:val="001F031D"/>
    <w:rsid w:val="001F1144"/>
    <w:rsid w:val="001F1668"/>
    <w:rsid w:val="001F1779"/>
    <w:rsid w:val="001F1F2D"/>
    <w:rsid w:val="001F2096"/>
    <w:rsid w:val="001F21F3"/>
    <w:rsid w:val="001F3E16"/>
    <w:rsid w:val="001F71E0"/>
    <w:rsid w:val="00200F31"/>
    <w:rsid w:val="0020218E"/>
    <w:rsid w:val="00203FC4"/>
    <w:rsid w:val="00206296"/>
    <w:rsid w:val="002103D9"/>
    <w:rsid w:val="00212227"/>
    <w:rsid w:val="0021357D"/>
    <w:rsid w:val="0021393D"/>
    <w:rsid w:val="00214F99"/>
    <w:rsid w:val="00216716"/>
    <w:rsid w:val="00217052"/>
    <w:rsid w:val="002208E2"/>
    <w:rsid w:val="0022197E"/>
    <w:rsid w:val="00222256"/>
    <w:rsid w:val="002235E4"/>
    <w:rsid w:val="00224875"/>
    <w:rsid w:val="00225B0C"/>
    <w:rsid w:val="00225CB0"/>
    <w:rsid w:val="0022666E"/>
    <w:rsid w:val="0022677E"/>
    <w:rsid w:val="00227D4B"/>
    <w:rsid w:val="00230EEE"/>
    <w:rsid w:val="00232570"/>
    <w:rsid w:val="00232CFD"/>
    <w:rsid w:val="00234657"/>
    <w:rsid w:val="00234FFE"/>
    <w:rsid w:val="00237261"/>
    <w:rsid w:val="00240924"/>
    <w:rsid w:val="0024108C"/>
    <w:rsid w:val="00241F92"/>
    <w:rsid w:val="0024290F"/>
    <w:rsid w:val="002431AB"/>
    <w:rsid w:val="002501C2"/>
    <w:rsid w:val="00250260"/>
    <w:rsid w:val="0025149A"/>
    <w:rsid w:val="0025502C"/>
    <w:rsid w:val="002550BA"/>
    <w:rsid w:val="0025585A"/>
    <w:rsid w:val="00256EA6"/>
    <w:rsid w:val="00257570"/>
    <w:rsid w:val="00257EAD"/>
    <w:rsid w:val="002627E5"/>
    <w:rsid w:val="00263E90"/>
    <w:rsid w:val="002654CC"/>
    <w:rsid w:val="00267F2E"/>
    <w:rsid w:val="002701A9"/>
    <w:rsid w:val="0027163C"/>
    <w:rsid w:val="00273E4A"/>
    <w:rsid w:val="0027710A"/>
    <w:rsid w:val="002807F7"/>
    <w:rsid w:val="0028291A"/>
    <w:rsid w:val="00284990"/>
    <w:rsid w:val="00285DB7"/>
    <w:rsid w:val="002910DE"/>
    <w:rsid w:val="00291415"/>
    <w:rsid w:val="00294E67"/>
    <w:rsid w:val="002A0F98"/>
    <w:rsid w:val="002A3BBD"/>
    <w:rsid w:val="002A431C"/>
    <w:rsid w:val="002A44F3"/>
    <w:rsid w:val="002A5314"/>
    <w:rsid w:val="002A6238"/>
    <w:rsid w:val="002A7142"/>
    <w:rsid w:val="002A7B5C"/>
    <w:rsid w:val="002B0244"/>
    <w:rsid w:val="002B0B8D"/>
    <w:rsid w:val="002B1127"/>
    <w:rsid w:val="002B3230"/>
    <w:rsid w:val="002B7929"/>
    <w:rsid w:val="002B7D5C"/>
    <w:rsid w:val="002C6082"/>
    <w:rsid w:val="002C7B8B"/>
    <w:rsid w:val="002D0E49"/>
    <w:rsid w:val="002D0F33"/>
    <w:rsid w:val="002D2D6E"/>
    <w:rsid w:val="002D33FE"/>
    <w:rsid w:val="002D679A"/>
    <w:rsid w:val="002D75B9"/>
    <w:rsid w:val="002D7799"/>
    <w:rsid w:val="002E058B"/>
    <w:rsid w:val="002E0E1C"/>
    <w:rsid w:val="002E0FD1"/>
    <w:rsid w:val="002E510E"/>
    <w:rsid w:val="002E5BDE"/>
    <w:rsid w:val="002E5D3C"/>
    <w:rsid w:val="002E6613"/>
    <w:rsid w:val="002E68BD"/>
    <w:rsid w:val="002E6D9A"/>
    <w:rsid w:val="002E7FCF"/>
    <w:rsid w:val="002F0E2A"/>
    <w:rsid w:val="002F2977"/>
    <w:rsid w:val="002F7C9E"/>
    <w:rsid w:val="00300582"/>
    <w:rsid w:val="00304229"/>
    <w:rsid w:val="00304D8E"/>
    <w:rsid w:val="00305483"/>
    <w:rsid w:val="00305DB8"/>
    <w:rsid w:val="00307D2C"/>
    <w:rsid w:val="00307F1C"/>
    <w:rsid w:val="003114FB"/>
    <w:rsid w:val="00312D8C"/>
    <w:rsid w:val="00312F74"/>
    <w:rsid w:val="003135B1"/>
    <w:rsid w:val="003137D7"/>
    <w:rsid w:val="00313F82"/>
    <w:rsid w:val="00314649"/>
    <w:rsid w:val="00314A3A"/>
    <w:rsid w:val="00321295"/>
    <w:rsid w:val="003212E6"/>
    <w:rsid w:val="00321A0A"/>
    <w:rsid w:val="00324C1B"/>
    <w:rsid w:val="00327893"/>
    <w:rsid w:val="003316D7"/>
    <w:rsid w:val="00331E67"/>
    <w:rsid w:val="00332430"/>
    <w:rsid w:val="003332F3"/>
    <w:rsid w:val="003336BF"/>
    <w:rsid w:val="00337A81"/>
    <w:rsid w:val="003404ED"/>
    <w:rsid w:val="00340789"/>
    <w:rsid w:val="00345142"/>
    <w:rsid w:val="00345E09"/>
    <w:rsid w:val="003464F9"/>
    <w:rsid w:val="00346721"/>
    <w:rsid w:val="00351D61"/>
    <w:rsid w:val="00352639"/>
    <w:rsid w:val="00354998"/>
    <w:rsid w:val="00355653"/>
    <w:rsid w:val="003563BB"/>
    <w:rsid w:val="00360902"/>
    <w:rsid w:val="00360B18"/>
    <w:rsid w:val="00362C9E"/>
    <w:rsid w:val="0036355D"/>
    <w:rsid w:val="00363832"/>
    <w:rsid w:val="00364669"/>
    <w:rsid w:val="0036678A"/>
    <w:rsid w:val="00367079"/>
    <w:rsid w:val="003703CE"/>
    <w:rsid w:val="003706BE"/>
    <w:rsid w:val="00370850"/>
    <w:rsid w:val="00370F8A"/>
    <w:rsid w:val="003711E2"/>
    <w:rsid w:val="00371ED5"/>
    <w:rsid w:val="00372EFD"/>
    <w:rsid w:val="00373BFA"/>
    <w:rsid w:val="003756D2"/>
    <w:rsid w:val="00375D7B"/>
    <w:rsid w:val="00376030"/>
    <w:rsid w:val="00377657"/>
    <w:rsid w:val="003807FC"/>
    <w:rsid w:val="00383A18"/>
    <w:rsid w:val="00383B97"/>
    <w:rsid w:val="00384FF6"/>
    <w:rsid w:val="003868BD"/>
    <w:rsid w:val="003900AF"/>
    <w:rsid w:val="00390997"/>
    <w:rsid w:val="00390D31"/>
    <w:rsid w:val="00390F0C"/>
    <w:rsid w:val="00394933"/>
    <w:rsid w:val="00394D2A"/>
    <w:rsid w:val="003966D7"/>
    <w:rsid w:val="003973AB"/>
    <w:rsid w:val="003A0647"/>
    <w:rsid w:val="003A58F8"/>
    <w:rsid w:val="003A731B"/>
    <w:rsid w:val="003B462E"/>
    <w:rsid w:val="003B7875"/>
    <w:rsid w:val="003B7AE2"/>
    <w:rsid w:val="003C0CAC"/>
    <w:rsid w:val="003C0DAE"/>
    <w:rsid w:val="003C1513"/>
    <w:rsid w:val="003C3D64"/>
    <w:rsid w:val="003C69B3"/>
    <w:rsid w:val="003C6C49"/>
    <w:rsid w:val="003C7D8A"/>
    <w:rsid w:val="003D0C1D"/>
    <w:rsid w:val="003D0E7B"/>
    <w:rsid w:val="003D26A0"/>
    <w:rsid w:val="003D3817"/>
    <w:rsid w:val="003D3BAE"/>
    <w:rsid w:val="003D3D07"/>
    <w:rsid w:val="003D466E"/>
    <w:rsid w:val="003D5BC5"/>
    <w:rsid w:val="003D6E96"/>
    <w:rsid w:val="003E03D1"/>
    <w:rsid w:val="003E223C"/>
    <w:rsid w:val="003E33CE"/>
    <w:rsid w:val="003E347C"/>
    <w:rsid w:val="003E479D"/>
    <w:rsid w:val="003E4B56"/>
    <w:rsid w:val="003E579D"/>
    <w:rsid w:val="003E763C"/>
    <w:rsid w:val="003F01C7"/>
    <w:rsid w:val="003F01E5"/>
    <w:rsid w:val="003F0A06"/>
    <w:rsid w:val="003F10DD"/>
    <w:rsid w:val="003F2F7E"/>
    <w:rsid w:val="003F4462"/>
    <w:rsid w:val="003F4C99"/>
    <w:rsid w:val="003F61D5"/>
    <w:rsid w:val="003F723E"/>
    <w:rsid w:val="004008DC"/>
    <w:rsid w:val="00404B4A"/>
    <w:rsid w:val="004062B2"/>
    <w:rsid w:val="004067AF"/>
    <w:rsid w:val="00406CB0"/>
    <w:rsid w:val="004072D1"/>
    <w:rsid w:val="00407A77"/>
    <w:rsid w:val="00413812"/>
    <w:rsid w:val="00415879"/>
    <w:rsid w:val="00416137"/>
    <w:rsid w:val="004178D7"/>
    <w:rsid w:val="00417B37"/>
    <w:rsid w:val="00420010"/>
    <w:rsid w:val="0042124E"/>
    <w:rsid w:val="00422F94"/>
    <w:rsid w:val="00430BF3"/>
    <w:rsid w:val="004329C3"/>
    <w:rsid w:val="00432B14"/>
    <w:rsid w:val="0043478A"/>
    <w:rsid w:val="00435430"/>
    <w:rsid w:val="004366C4"/>
    <w:rsid w:val="004375B5"/>
    <w:rsid w:val="00441732"/>
    <w:rsid w:val="004441CF"/>
    <w:rsid w:val="004441FF"/>
    <w:rsid w:val="004474CE"/>
    <w:rsid w:val="0045185B"/>
    <w:rsid w:val="00454E09"/>
    <w:rsid w:val="00460058"/>
    <w:rsid w:val="00461B62"/>
    <w:rsid w:val="00461BCE"/>
    <w:rsid w:val="00462968"/>
    <w:rsid w:val="00463AD3"/>
    <w:rsid w:val="00464670"/>
    <w:rsid w:val="004666CA"/>
    <w:rsid w:val="00467972"/>
    <w:rsid w:val="004758AE"/>
    <w:rsid w:val="00476906"/>
    <w:rsid w:val="004828F7"/>
    <w:rsid w:val="004852FE"/>
    <w:rsid w:val="00485B45"/>
    <w:rsid w:val="00486C93"/>
    <w:rsid w:val="00490D43"/>
    <w:rsid w:val="00492019"/>
    <w:rsid w:val="00492AD5"/>
    <w:rsid w:val="00493AD1"/>
    <w:rsid w:val="004952F9"/>
    <w:rsid w:val="00495BCF"/>
    <w:rsid w:val="0049621E"/>
    <w:rsid w:val="004A00E1"/>
    <w:rsid w:val="004A1B49"/>
    <w:rsid w:val="004A1FD7"/>
    <w:rsid w:val="004A2663"/>
    <w:rsid w:val="004A2FE6"/>
    <w:rsid w:val="004A3457"/>
    <w:rsid w:val="004A49D3"/>
    <w:rsid w:val="004A70E6"/>
    <w:rsid w:val="004A7FDB"/>
    <w:rsid w:val="004B1055"/>
    <w:rsid w:val="004B2B25"/>
    <w:rsid w:val="004B330F"/>
    <w:rsid w:val="004B3711"/>
    <w:rsid w:val="004B3BB7"/>
    <w:rsid w:val="004B438B"/>
    <w:rsid w:val="004B50A0"/>
    <w:rsid w:val="004B5582"/>
    <w:rsid w:val="004B6822"/>
    <w:rsid w:val="004B693E"/>
    <w:rsid w:val="004B7807"/>
    <w:rsid w:val="004B7E27"/>
    <w:rsid w:val="004C1D64"/>
    <w:rsid w:val="004C2188"/>
    <w:rsid w:val="004C2238"/>
    <w:rsid w:val="004C65AD"/>
    <w:rsid w:val="004C69FF"/>
    <w:rsid w:val="004D010D"/>
    <w:rsid w:val="004D244A"/>
    <w:rsid w:val="004D4932"/>
    <w:rsid w:val="004D4957"/>
    <w:rsid w:val="004D4C9A"/>
    <w:rsid w:val="004D4F8C"/>
    <w:rsid w:val="004D5B1A"/>
    <w:rsid w:val="004E003F"/>
    <w:rsid w:val="004E0AB5"/>
    <w:rsid w:val="004E50BA"/>
    <w:rsid w:val="004F00D9"/>
    <w:rsid w:val="004F02E0"/>
    <w:rsid w:val="004F153B"/>
    <w:rsid w:val="004F233A"/>
    <w:rsid w:val="004F26C9"/>
    <w:rsid w:val="004F2822"/>
    <w:rsid w:val="004F5197"/>
    <w:rsid w:val="004F7F9C"/>
    <w:rsid w:val="00504162"/>
    <w:rsid w:val="005044A6"/>
    <w:rsid w:val="00504C66"/>
    <w:rsid w:val="0050548C"/>
    <w:rsid w:val="00510BF5"/>
    <w:rsid w:val="00511CF4"/>
    <w:rsid w:val="0051258E"/>
    <w:rsid w:val="00512E67"/>
    <w:rsid w:val="005148AA"/>
    <w:rsid w:val="00514E0E"/>
    <w:rsid w:val="0051735C"/>
    <w:rsid w:val="0052248F"/>
    <w:rsid w:val="00522745"/>
    <w:rsid w:val="0052584B"/>
    <w:rsid w:val="00525D68"/>
    <w:rsid w:val="005277EE"/>
    <w:rsid w:val="00527EC6"/>
    <w:rsid w:val="0053085F"/>
    <w:rsid w:val="00531B4E"/>
    <w:rsid w:val="00531D7C"/>
    <w:rsid w:val="0053572F"/>
    <w:rsid w:val="005403E3"/>
    <w:rsid w:val="005443FA"/>
    <w:rsid w:val="00550CAB"/>
    <w:rsid w:val="00551E3A"/>
    <w:rsid w:val="00552854"/>
    <w:rsid w:val="005543DC"/>
    <w:rsid w:val="005551A5"/>
    <w:rsid w:val="00556C2E"/>
    <w:rsid w:val="0055753E"/>
    <w:rsid w:val="0056016A"/>
    <w:rsid w:val="0056033D"/>
    <w:rsid w:val="005609F7"/>
    <w:rsid w:val="00561198"/>
    <w:rsid w:val="005615B5"/>
    <w:rsid w:val="00563205"/>
    <w:rsid w:val="005665A3"/>
    <w:rsid w:val="00566C38"/>
    <w:rsid w:val="005673CB"/>
    <w:rsid w:val="00567935"/>
    <w:rsid w:val="00571704"/>
    <w:rsid w:val="00572143"/>
    <w:rsid w:val="00572572"/>
    <w:rsid w:val="005736DF"/>
    <w:rsid w:val="00575E7A"/>
    <w:rsid w:val="00577AB8"/>
    <w:rsid w:val="00580518"/>
    <w:rsid w:val="005805B2"/>
    <w:rsid w:val="005806A0"/>
    <w:rsid w:val="00582979"/>
    <w:rsid w:val="005847B3"/>
    <w:rsid w:val="00585266"/>
    <w:rsid w:val="005865B5"/>
    <w:rsid w:val="005875A9"/>
    <w:rsid w:val="00590C19"/>
    <w:rsid w:val="00591599"/>
    <w:rsid w:val="00592936"/>
    <w:rsid w:val="00593328"/>
    <w:rsid w:val="00593564"/>
    <w:rsid w:val="00594F98"/>
    <w:rsid w:val="005955E9"/>
    <w:rsid w:val="00595935"/>
    <w:rsid w:val="0059651D"/>
    <w:rsid w:val="00597DAC"/>
    <w:rsid w:val="005A0870"/>
    <w:rsid w:val="005A258F"/>
    <w:rsid w:val="005A352F"/>
    <w:rsid w:val="005A507E"/>
    <w:rsid w:val="005B0650"/>
    <w:rsid w:val="005B142B"/>
    <w:rsid w:val="005B29A6"/>
    <w:rsid w:val="005B427D"/>
    <w:rsid w:val="005B44A2"/>
    <w:rsid w:val="005B47D9"/>
    <w:rsid w:val="005B585E"/>
    <w:rsid w:val="005B5EA7"/>
    <w:rsid w:val="005B5EE3"/>
    <w:rsid w:val="005B6233"/>
    <w:rsid w:val="005C177D"/>
    <w:rsid w:val="005C2596"/>
    <w:rsid w:val="005C518C"/>
    <w:rsid w:val="005C5949"/>
    <w:rsid w:val="005C5A09"/>
    <w:rsid w:val="005D01B3"/>
    <w:rsid w:val="005D0338"/>
    <w:rsid w:val="005D0676"/>
    <w:rsid w:val="005D25F6"/>
    <w:rsid w:val="005D2B36"/>
    <w:rsid w:val="005D376D"/>
    <w:rsid w:val="005D3ECF"/>
    <w:rsid w:val="005D41BC"/>
    <w:rsid w:val="005D6669"/>
    <w:rsid w:val="005E03BB"/>
    <w:rsid w:val="005E0EC1"/>
    <w:rsid w:val="005E11BA"/>
    <w:rsid w:val="005E2EEF"/>
    <w:rsid w:val="005E7D16"/>
    <w:rsid w:val="005F15DB"/>
    <w:rsid w:val="005F2B34"/>
    <w:rsid w:val="005F49AE"/>
    <w:rsid w:val="005F6D0B"/>
    <w:rsid w:val="005F6F2C"/>
    <w:rsid w:val="005F7AC8"/>
    <w:rsid w:val="005F7BA0"/>
    <w:rsid w:val="00600585"/>
    <w:rsid w:val="00600E96"/>
    <w:rsid w:val="0060353B"/>
    <w:rsid w:val="006065B4"/>
    <w:rsid w:val="00612C13"/>
    <w:rsid w:val="006134E7"/>
    <w:rsid w:val="006142D3"/>
    <w:rsid w:val="006145F9"/>
    <w:rsid w:val="006148A4"/>
    <w:rsid w:val="00614E65"/>
    <w:rsid w:val="006225DC"/>
    <w:rsid w:val="0062298E"/>
    <w:rsid w:val="00623008"/>
    <w:rsid w:val="006243B8"/>
    <w:rsid w:val="00626060"/>
    <w:rsid w:val="00626C18"/>
    <w:rsid w:val="00631425"/>
    <w:rsid w:val="006321F0"/>
    <w:rsid w:val="00633CF4"/>
    <w:rsid w:val="0063407F"/>
    <w:rsid w:val="00634D95"/>
    <w:rsid w:val="00634E05"/>
    <w:rsid w:val="00636422"/>
    <w:rsid w:val="00637CC5"/>
    <w:rsid w:val="0064097B"/>
    <w:rsid w:val="006427AA"/>
    <w:rsid w:val="00642815"/>
    <w:rsid w:val="00642B40"/>
    <w:rsid w:val="00642DAA"/>
    <w:rsid w:val="006465AE"/>
    <w:rsid w:val="0064687A"/>
    <w:rsid w:val="006473D3"/>
    <w:rsid w:val="00651BC7"/>
    <w:rsid w:val="00651D45"/>
    <w:rsid w:val="006523C9"/>
    <w:rsid w:val="00653476"/>
    <w:rsid w:val="00653BF0"/>
    <w:rsid w:val="0065482F"/>
    <w:rsid w:val="0065688E"/>
    <w:rsid w:val="00657CBB"/>
    <w:rsid w:val="00657CCE"/>
    <w:rsid w:val="00661120"/>
    <w:rsid w:val="00662BB0"/>
    <w:rsid w:val="006641AB"/>
    <w:rsid w:val="00665364"/>
    <w:rsid w:val="00670149"/>
    <w:rsid w:val="0067148B"/>
    <w:rsid w:val="00671809"/>
    <w:rsid w:val="00672520"/>
    <w:rsid w:val="00674683"/>
    <w:rsid w:val="0067585D"/>
    <w:rsid w:val="006774D2"/>
    <w:rsid w:val="00680264"/>
    <w:rsid w:val="006803CD"/>
    <w:rsid w:val="00680470"/>
    <w:rsid w:val="006817C2"/>
    <w:rsid w:val="00682210"/>
    <w:rsid w:val="00687404"/>
    <w:rsid w:val="00687786"/>
    <w:rsid w:val="00687C3A"/>
    <w:rsid w:val="00690E37"/>
    <w:rsid w:val="006919F2"/>
    <w:rsid w:val="00692AA6"/>
    <w:rsid w:val="0069561F"/>
    <w:rsid w:val="006973CE"/>
    <w:rsid w:val="00697685"/>
    <w:rsid w:val="006A0046"/>
    <w:rsid w:val="006A037C"/>
    <w:rsid w:val="006A08FC"/>
    <w:rsid w:val="006A0E01"/>
    <w:rsid w:val="006A20A4"/>
    <w:rsid w:val="006A343A"/>
    <w:rsid w:val="006A35E5"/>
    <w:rsid w:val="006A4F0F"/>
    <w:rsid w:val="006A7BD8"/>
    <w:rsid w:val="006B0907"/>
    <w:rsid w:val="006B3088"/>
    <w:rsid w:val="006B3119"/>
    <w:rsid w:val="006B462F"/>
    <w:rsid w:val="006B50D9"/>
    <w:rsid w:val="006B65A7"/>
    <w:rsid w:val="006C2739"/>
    <w:rsid w:val="006C4AF0"/>
    <w:rsid w:val="006C6481"/>
    <w:rsid w:val="006D0AB5"/>
    <w:rsid w:val="006D24F0"/>
    <w:rsid w:val="006D283B"/>
    <w:rsid w:val="006D2915"/>
    <w:rsid w:val="006D37CC"/>
    <w:rsid w:val="006D6D93"/>
    <w:rsid w:val="006E05F8"/>
    <w:rsid w:val="006E1789"/>
    <w:rsid w:val="006E1B70"/>
    <w:rsid w:val="006E1B90"/>
    <w:rsid w:val="006E210D"/>
    <w:rsid w:val="006E2786"/>
    <w:rsid w:val="006E3EF0"/>
    <w:rsid w:val="006E5749"/>
    <w:rsid w:val="006E5817"/>
    <w:rsid w:val="006E6E55"/>
    <w:rsid w:val="006E74CA"/>
    <w:rsid w:val="006F0AAB"/>
    <w:rsid w:val="006F3B92"/>
    <w:rsid w:val="006F3EED"/>
    <w:rsid w:val="006F71EB"/>
    <w:rsid w:val="007023CD"/>
    <w:rsid w:val="00702FD2"/>
    <w:rsid w:val="0070362A"/>
    <w:rsid w:val="007038DB"/>
    <w:rsid w:val="00703B06"/>
    <w:rsid w:val="00705325"/>
    <w:rsid w:val="007060BD"/>
    <w:rsid w:val="00706786"/>
    <w:rsid w:val="00711B6D"/>
    <w:rsid w:val="00712500"/>
    <w:rsid w:val="00713451"/>
    <w:rsid w:val="007135AF"/>
    <w:rsid w:val="0071363E"/>
    <w:rsid w:val="007142DF"/>
    <w:rsid w:val="007146AF"/>
    <w:rsid w:val="00714C27"/>
    <w:rsid w:val="007156BE"/>
    <w:rsid w:val="0071754A"/>
    <w:rsid w:val="00717689"/>
    <w:rsid w:val="00720272"/>
    <w:rsid w:val="0072161C"/>
    <w:rsid w:val="00721D7C"/>
    <w:rsid w:val="0072362D"/>
    <w:rsid w:val="007240C4"/>
    <w:rsid w:val="00724B83"/>
    <w:rsid w:val="0072639C"/>
    <w:rsid w:val="0072723F"/>
    <w:rsid w:val="00727DA3"/>
    <w:rsid w:val="007307D2"/>
    <w:rsid w:val="007317E7"/>
    <w:rsid w:val="007414B5"/>
    <w:rsid w:val="00743DD0"/>
    <w:rsid w:val="00747C54"/>
    <w:rsid w:val="0075142D"/>
    <w:rsid w:val="00751EAB"/>
    <w:rsid w:val="007520F5"/>
    <w:rsid w:val="00752603"/>
    <w:rsid w:val="00752E9E"/>
    <w:rsid w:val="00753D92"/>
    <w:rsid w:val="00753F19"/>
    <w:rsid w:val="00755AFF"/>
    <w:rsid w:val="00757B0D"/>
    <w:rsid w:val="007602AF"/>
    <w:rsid w:val="00765FCD"/>
    <w:rsid w:val="0076643F"/>
    <w:rsid w:val="0077064D"/>
    <w:rsid w:val="0077065F"/>
    <w:rsid w:val="0077072B"/>
    <w:rsid w:val="00770A1F"/>
    <w:rsid w:val="00770B22"/>
    <w:rsid w:val="007746A4"/>
    <w:rsid w:val="007753A6"/>
    <w:rsid w:val="007764BB"/>
    <w:rsid w:val="0077663B"/>
    <w:rsid w:val="0078032C"/>
    <w:rsid w:val="007812BD"/>
    <w:rsid w:val="00784A9E"/>
    <w:rsid w:val="00785C41"/>
    <w:rsid w:val="0078787D"/>
    <w:rsid w:val="007902BA"/>
    <w:rsid w:val="00790D60"/>
    <w:rsid w:val="007910C2"/>
    <w:rsid w:val="00792195"/>
    <w:rsid w:val="00794399"/>
    <w:rsid w:val="00797F1D"/>
    <w:rsid w:val="007A0CFD"/>
    <w:rsid w:val="007A2005"/>
    <w:rsid w:val="007A225E"/>
    <w:rsid w:val="007A2E7B"/>
    <w:rsid w:val="007B0ADA"/>
    <w:rsid w:val="007B13C8"/>
    <w:rsid w:val="007B37C7"/>
    <w:rsid w:val="007B3E46"/>
    <w:rsid w:val="007B7B91"/>
    <w:rsid w:val="007C0900"/>
    <w:rsid w:val="007C1371"/>
    <w:rsid w:val="007C3DA2"/>
    <w:rsid w:val="007C5BBB"/>
    <w:rsid w:val="007C5DD5"/>
    <w:rsid w:val="007C6BCE"/>
    <w:rsid w:val="007D0B05"/>
    <w:rsid w:val="007D67DE"/>
    <w:rsid w:val="007D78F2"/>
    <w:rsid w:val="007E0678"/>
    <w:rsid w:val="007E1FB6"/>
    <w:rsid w:val="007E3297"/>
    <w:rsid w:val="007E75C0"/>
    <w:rsid w:val="007F0374"/>
    <w:rsid w:val="007F199E"/>
    <w:rsid w:val="007F37CC"/>
    <w:rsid w:val="007F45D7"/>
    <w:rsid w:val="007F52A2"/>
    <w:rsid w:val="007F5C5D"/>
    <w:rsid w:val="007F6E05"/>
    <w:rsid w:val="007F6EB3"/>
    <w:rsid w:val="007F756E"/>
    <w:rsid w:val="00800760"/>
    <w:rsid w:val="00800A08"/>
    <w:rsid w:val="00800A97"/>
    <w:rsid w:val="0080150A"/>
    <w:rsid w:val="0080150D"/>
    <w:rsid w:val="0080219F"/>
    <w:rsid w:val="0080260B"/>
    <w:rsid w:val="00806838"/>
    <w:rsid w:val="00810875"/>
    <w:rsid w:val="00811ECE"/>
    <w:rsid w:val="00814E39"/>
    <w:rsid w:val="008159E6"/>
    <w:rsid w:val="008173B4"/>
    <w:rsid w:val="00817CB4"/>
    <w:rsid w:val="008214D5"/>
    <w:rsid w:val="00823D8E"/>
    <w:rsid w:val="00827D61"/>
    <w:rsid w:val="00830577"/>
    <w:rsid w:val="00830ADF"/>
    <w:rsid w:val="0083138C"/>
    <w:rsid w:val="00834A94"/>
    <w:rsid w:val="0083567B"/>
    <w:rsid w:val="00835EBE"/>
    <w:rsid w:val="008370A4"/>
    <w:rsid w:val="0084288B"/>
    <w:rsid w:val="00842B5D"/>
    <w:rsid w:val="00844AC4"/>
    <w:rsid w:val="00845DD9"/>
    <w:rsid w:val="00846992"/>
    <w:rsid w:val="008471F2"/>
    <w:rsid w:val="00850591"/>
    <w:rsid w:val="00850779"/>
    <w:rsid w:val="00852D69"/>
    <w:rsid w:val="00853D83"/>
    <w:rsid w:val="00855615"/>
    <w:rsid w:val="00855982"/>
    <w:rsid w:val="00856370"/>
    <w:rsid w:val="00856FB0"/>
    <w:rsid w:val="00857B1D"/>
    <w:rsid w:val="00857F0E"/>
    <w:rsid w:val="00860600"/>
    <w:rsid w:val="0086229E"/>
    <w:rsid w:val="00862881"/>
    <w:rsid w:val="00862D81"/>
    <w:rsid w:val="00866A21"/>
    <w:rsid w:val="008710A8"/>
    <w:rsid w:val="008714D6"/>
    <w:rsid w:val="0087162C"/>
    <w:rsid w:val="00873BD5"/>
    <w:rsid w:val="0087480D"/>
    <w:rsid w:val="00875015"/>
    <w:rsid w:val="00875738"/>
    <w:rsid w:val="00875F34"/>
    <w:rsid w:val="00880278"/>
    <w:rsid w:val="00881D22"/>
    <w:rsid w:val="00881FD8"/>
    <w:rsid w:val="00882269"/>
    <w:rsid w:val="008829FF"/>
    <w:rsid w:val="00886B98"/>
    <w:rsid w:val="008875EC"/>
    <w:rsid w:val="008876BE"/>
    <w:rsid w:val="00892F3B"/>
    <w:rsid w:val="00893755"/>
    <w:rsid w:val="00893CE4"/>
    <w:rsid w:val="008978EC"/>
    <w:rsid w:val="008A03D8"/>
    <w:rsid w:val="008A059A"/>
    <w:rsid w:val="008A0E34"/>
    <w:rsid w:val="008A1782"/>
    <w:rsid w:val="008A2909"/>
    <w:rsid w:val="008A68B0"/>
    <w:rsid w:val="008B18DD"/>
    <w:rsid w:val="008B2820"/>
    <w:rsid w:val="008B3250"/>
    <w:rsid w:val="008B6DBC"/>
    <w:rsid w:val="008B7083"/>
    <w:rsid w:val="008B77A8"/>
    <w:rsid w:val="008B7F88"/>
    <w:rsid w:val="008C177E"/>
    <w:rsid w:val="008C3B97"/>
    <w:rsid w:val="008C4084"/>
    <w:rsid w:val="008C4A8A"/>
    <w:rsid w:val="008C7B20"/>
    <w:rsid w:val="008D0FE7"/>
    <w:rsid w:val="008D1687"/>
    <w:rsid w:val="008D1A89"/>
    <w:rsid w:val="008D25A1"/>
    <w:rsid w:val="008D2E8F"/>
    <w:rsid w:val="008D3802"/>
    <w:rsid w:val="008D3ACA"/>
    <w:rsid w:val="008D511B"/>
    <w:rsid w:val="008D5D68"/>
    <w:rsid w:val="008D7583"/>
    <w:rsid w:val="008E5048"/>
    <w:rsid w:val="008E6604"/>
    <w:rsid w:val="008E67A7"/>
    <w:rsid w:val="008E76AE"/>
    <w:rsid w:val="008F019F"/>
    <w:rsid w:val="008F09FB"/>
    <w:rsid w:val="008F22DB"/>
    <w:rsid w:val="008F3BD1"/>
    <w:rsid w:val="008F7696"/>
    <w:rsid w:val="008F7F17"/>
    <w:rsid w:val="008F7FCE"/>
    <w:rsid w:val="009013E8"/>
    <w:rsid w:val="00902976"/>
    <w:rsid w:val="00902AF3"/>
    <w:rsid w:val="00904230"/>
    <w:rsid w:val="00905BD1"/>
    <w:rsid w:val="00906BD9"/>
    <w:rsid w:val="00907936"/>
    <w:rsid w:val="00910C28"/>
    <w:rsid w:val="0091103C"/>
    <w:rsid w:val="00912808"/>
    <w:rsid w:val="00912B93"/>
    <w:rsid w:val="009137B2"/>
    <w:rsid w:val="00913F62"/>
    <w:rsid w:val="0091584E"/>
    <w:rsid w:val="00916145"/>
    <w:rsid w:val="009249B9"/>
    <w:rsid w:val="00925526"/>
    <w:rsid w:val="009273EB"/>
    <w:rsid w:val="00927ED7"/>
    <w:rsid w:val="009310DB"/>
    <w:rsid w:val="00931640"/>
    <w:rsid w:val="00933162"/>
    <w:rsid w:val="009343D6"/>
    <w:rsid w:val="00934FE0"/>
    <w:rsid w:val="00936506"/>
    <w:rsid w:val="009402E7"/>
    <w:rsid w:val="009416AC"/>
    <w:rsid w:val="00941D44"/>
    <w:rsid w:val="00941E54"/>
    <w:rsid w:val="00941EE9"/>
    <w:rsid w:val="00941F1C"/>
    <w:rsid w:val="0094218E"/>
    <w:rsid w:val="00945072"/>
    <w:rsid w:val="0094596F"/>
    <w:rsid w:val="00946CAB"/>
    <w:rsid w:val="00946CCC"/>
    <w:rsid w:val="00947D66"/>
    <w:rsid w:val="00950985"/>
    <w:rsid w:val="009526D1"/>
    <w:rsid w:val="0095417E"/>
    <w:rsid w:val="00954C19"/>
    <w:rsid w:val="009554C0"/>
    <w:rsid w:val="00955FD3"/>
    <w:rsid w:val="00956EB9"/>
    <w:rsid w:val="00957473"/>
    <w:rsid w:val="0096073D"/>
    <w:rsid w:val="00960BFF"/>
    <w:rsid w:val="009610B3"/>
    <w:rsid w:val="00961426"/>
    <w:rsid w:val="009675CB"/>
    <w:rsid w:val="00967C49"/>
    <w:rsid w:val="009705C1"/>
    <w:rsid w:val="00973599"/>
    <w:rsid w:val="00974E6C"/>
    <w:rsid w:val="00975B08"/>
    <w:rsid w:val="00975EDA"/>
    <w:rsid w:val="00983067"/>
    <w:rsid w:val="00983072"/>
    <w:rsid w:val="00983E44"/>
    <w:rsid w:val="00984F23"/>
    <w:rsid w:val="00984F3A"/>
    <w:rsid w:val="00985BA0"/>
    <w:rsid w:val="00990E3F"/>
    <w:rsid w:val="00991A87"/>
    <w:rsid w:val="00993B05"/>
    <w:rsid w:val="00994E19"/>
    <w:rsid w:val="00995308"/>
    <w:rsid w:val="00996C97"/>
    <w:rsid w:val="00996F8C"/>
    <w:rsid w:val="009977CE"/>
    <w:rsid w:val="00997A52"/>
    <w:rsid w:val="009A0191"/>
    <w:rsid w:val="009A0519"/>
    <w:rsid w:val="009A35CF"/>
    <w:rsid w:val="009A4E26"/>
    <w:rsid w:val="009B07DD"/>
    <w:rsid w:val="009B24AE"/>
    <w:rsid w:val="009B49F1"/>
    <w:rsid w:val="009B4F86"/>
    <w:rsid w:val="009B5503"/>
    <w:rsid w:val="009B6CA8"/>
    <w:rsid w:val="009B6E5D"/>
    <w:rsid w:val="009B76CD"/>
    <w:rsid w:val="009B77FB"/>
    <w:rsid w:val="009B7D8C"/>
    <w:rsid w:val="009C0AA5"/>
    <w:rsid w:val="009C15DC"/>
    <w:rsid w:val="009C33A2"/>
    <w:rsid w:val="009C3621"/>
    <w:rsid w:val="009C429D"/>
    <w:rsid w:val="009C471B"/>
    <w:rsid w:val="009C4B77"/>
    <w:rsid w:val="009C5197"/>
    <w:rsid w:val="009C52D5"/>
    <w:rsid w:val="009C5799"/>
    <w:rsid w:val="009C58C8"/>
    <w:rsid w:val="009C6106"/>
    <w:rsid w:val="009C6340"/>
    <w:rsid w:val="009C6B3D"/>
    <w:rsid w:val="009D1669"/>
    <w:rsid w:val="009D17E2"/>
    <w:rsid w:val="009D2175"/>
    <w:rsid w:val="009D25D1"/>
    <w:rsid w:val="009D3117"/>
    <w:rsid w:val="009D3AD1"/>
    <w:rsid w:val="009D3C4F"/>
    <w:rsid w:val="009D6C2C"/>
    <w:rsid w:val="009D75E8"/>
    <w:rsid w:val="009E00EE"/>
    <w:rsid w:val="009E09FC"/>
    <w:rsid w:val="009E0A6A"/>
    <w:rsid w:val="009E1E24"/>
    <w:rsid w:val="009E1ED7"/>
    <w:rsid w:val="009E1FC7"/>
    <w:rsid w:val="009E3E98"/>
    <w:rsid w:val="009E5784"/>
    <w:rsid w:val="009E584C"/>
    <w:rsid w:val="009E6862"/>
    <w:rsid w:val="009F225F"/>
    <w:rsid w:val="009F33C2"/>
    <w:rsid w:val="009F4E4A"/>
    <w:rsid w:val="009F5B7A"/>
    <w:rsid w:val="009F6FB2"/>
    <w:rsid w:val="009F73CB"/>
    <w:rsid w:val="009F7487"/>
    <w:rsid w:val="00A01380"/>
    <w:rsid w:val="00A01835"/>
    <w:rsid w:val="00A018FA"/>
    <w:rsid w:val="00A022B1"/>
    <w:rsid w:val="00A03F4F"/>
    <w:rsid w:val="00A17DCE"/>
    <w:rsid w:val="00A17E20"/>
    <w:rsid w:val="00A21959"/>
    <w:rsid w:val="00A21C2D"/>
    <w:rsid w:val="00A22271"/>
    <w:rsid w:val="00A243E1"/>
    <w:rsid w:val="00A253FE"/>
    <w:rsid w:val="00A2580B"/>
    <w:rsid w:val="00A30A0F"/>
    <w:rsid w:val="00A30B3F"/>
    <w:rsid w:val="00A31946"/>
    <w:rsid w:val="00A35208"/>
    <w:rsid w:val="00A371F8"/>
    <w:rsid w:val="00A374D2"/>
    <w:rsid w:val="00A377A8"/>
    <w:rsid w:val="00A37F39"/>
    <w:rsid w:val="00A40EAC"/>
    <w:rsid w:val="00A40F52"/>
    <w:rsid w:val="00A42194"/>
    <w:rsid w:val="00A4349D"/>
    <w:rsid w:val="00A43AC0"/>
    <w:rsid w:val="00A43B12"/>
    <w:rsid w:val="00A458B4"/>
    <w:rsid w:val="00A46B64"/>
    <w:rsid w:val="00A47FE8"/>
    <w:rsid w:val="00A522CA"/>
    <w:rsid w:val="00A61926"/>
    <w:rsid w:val="00A61D80"/>
    <w:rsid w:val="00A64498"/>
    <w:rsid w:val="00A6580E"/>
    <w:rsid w:val="00A71CD2"/>
    <w:rsid w:val="00A71D74"/>
    <w:rsid w:val="00A726AC"/>
    <w:rsid w:val="00A72F3A"/>
    <w:rsid w:val="00A7356D"/>
    <w:rsid w:val="00A77306"/>
    <w:rsid w:val="00A806DE"/>
    <w:rsid w:val="00A82D7E"/>
    <w:rsid w:val="00A82EF1"/>
    <w:rsid w:val="00A833EC"/>
    <w:rsid w:val="00A837E9"/>
    <w:rsid w:val="00A83CF8"/>
    <w:rsid w:val="00A8487C"/>
    <w:rsid w:val="00A85056"/>
    <w:rsid w:val="00A85F46"/>
    <w:rsid w:val="00A873C8"/>
    <w:rsid w:val="00A90757"/>
    <w:rsid w:val="00A91F43"/>
    <w:rsid w:val="00A93A8F"/>
    <w:rsid w:val="00A9405F"/>
    <w:rsid w:val="00A948D2"/>
    <w:rsid w:val="00A95F90"/>
    <w:rsid w:val="00A96613"/>
    <w:rsid w:val="00A96688"/>
    <w:rsid w:val="00AA2FD9"/>
    <w:rsid w:val="00AA2FFF"/>
    <w:rsid w:val="00AA4B18"/>
    <w:rsid w:val="00AA4B2E"/>
    <w:rsid w:val="00AA520C"/>
    <w:rsid w:val="00AA5584"/>
    <w:rsid w:val="00AA66B6"/>
    <w:rsid w:val="00AA68B2"/>
    <w:rsid w:val="00AA6A3A"/>
    <w:rsid w:val="00AA747D"/>
    <w:rsid w:val="00AA775F"/>
    <w:rsid w:val="00AB1D82"/>
    <w:rsid w:val="00AB1E65"/>
    <w:rsid w:val="00AB269A"/>
    <w:rsid w:val="00AB69D5"/>
    <w:rsid w:val="00AB6FCE"/>
    <w:rsid w:val="00AC1FC5"/>
    <w:rsid w:val="00AC2DA7"/>
    <w:rsid w:val="00AC55E0"/>
    <w:rsid w:val="00AC680B"/>
    <w:rsid w:val="00AC7920"/>
    <w:rsid w:val="00AD1576"/>
    <w:rsid w:val="00AD31D4"/>
    <w:rsid w:val="00AD3AE9"/>
    <w:rsid w:val="00AE2329"/>
    <w:rsid w:val="00AE50C5"/>
    <w:rsid w:val="00AE5F9C"/>
    <w:rsid w:val="00AF0FC7"/>
    <w:rsid w:val="00AF17CB"/>
    <w:rsid w:val="00AF21FE"/>
    <w:rsid w:val="00AF2529"/>
    <w:rsid w:val="00AF3D91"/>
    <w:rsid w:val="00AF4E84"/>
    <w:rsid w:val="00AF7148"/>
    <w:rsid w:val="00B00644"/>
    <w:rsid w:val="00B02B70"/>
    <w:rsid w:val="00B02EB0"/>
    <w:rsid w:val="00B044DC"/>
    <w:rsid w:val="00B05952"/>
    <w:rsid w:val="00B06086"/>
    <w:rsid w:val="00B0717B"/>
    <w:rsid w:val="00B1306C"/>
    <w:rsid w:val="00B137AE"/>
    <w:rsid w:val="00B138A8"/>
    <w:rsid w:val="00B13E42"/>
    <w:rsid w:val="00B15D9E"/>
    <w:rsid w:val="00B20A0E"/>
    <w:rsid w:val="00B228EC"/>
    <w:rsid w:val="00B23967"/>
    <w:rsid w:val="00B25066"/>
    <w:rsid w:val="00B2510F"/>
    <w:rsid w:val="00B271BF"/>
    <w:rsid w:val="00B27610"/>
    <w:rsid w:val="00B3231C"/>
    <w:rsid w:val="00B344D5"/>
    <w:rsid w:val="00B3534E"/>
    <w:rsid w:val="00B407C0"/>
    <w:rsid w:val="00B42228"/>
    <w:rsid w:val="00B44D06"/>
    <w:rsid w:val="00B46691"/>
    <w:rsid w:val="00B47052"/>
    <w:rsid w:val="00B5025F"/>
    <w:rsid w:val="00B50DD8"/>
    <w:rsid w:val="00B51A9B"/>
    <w:rsid w:val="00B550F2"/>
    <w:rsid w:val="00B557D3"/>
    <w:rsid w:val="00B557F1"/>
    <w:rsid w:val="00B55C7C"/>
    <w:rsid w:val="00B57B53"/>
    <w:rsid w:val="00B604EC"/>
    <w:rsid w:val="00B60EA0"/>
    <w:rsid w:val="00B61440"/>
    <w:rsid w:val="00B61958"/>
    <w:rsid w:val="00B6361A"/>
    <w:rsid w:val="00B65923"/>
    <w:rsid w:val="00B65F7F"/>
    <w:rsid w:val="00B717F1"/>
    <w:rsid w:val="00B71E6C"/>
    <w:rsid w:val="00B74743"/>
    <w:rsid w:val="00B767DE"/>
    <w:rsid w:val="00B76A53"/>
    <w:rsid w:val="00B77E26"/>
    <w:rsid w:val="00B8194B"/>
    <w:rsid w:val="00B8215B"/>
    <w:rsid w:val="00B83B27"/>
    <w:rsid w:val="00B842C4"/>
    <w:rsid w:val="00B84EBE"/>
    <w:rsid w:val="00B85E56"/>
    <w:rsid w:val="00B86C6C"/>
    <w:rsid w:val="00B87B38"/>
    <w:rsid w:val="00B921C0"/>
    <w:rsid w:val="00B93185"/>
    <w:rsid w:val="00B93752"/>
    <w:rsid w:val="00B93F25"/>
    <w:rsid w:val="00B95AB2"/>
    <w:rsid w:val="00B95EDB"/>
    <w:rsid w:val="00B969F3"/>
    <w:rsid w:val="00BA0975"/>
    <w:rsid w:val="00BA0E0D"/>
    <w:rsid w:val="00BA0E7A"/>
    <w:rsid w:val="00BA157A"/>
    <w:rsid w:val="00BA1AEF"/>
    <w:rsid w:val="00BA2387"/>
    <w:rsid w:val="00BA245A"/>
    <w:rsid w:val="00BA2A84"/>
    <w:rsid w:val="00BA4D32"/>
    <w:rsid w:val="00BA4D54"/>
    <w:rsid w:val="00BA7BF8"/>
    <w:rsid w:val="00BB0545"/>
    <w:rsid w:val="00BB105C"/>
    <w:rsid w:val="00BB136B"/>
    <w:rsid w:val="00BB2563"/>
    <w:rsid w:val="00BB56B6"/>
    <w:rsid w:val="00BB7AF3"/>
    <w:rsid w:val="00BC2B69"/>
    <w:rsid w:val="00BC52C8"/>
    <w:rsid w:val="00BC5F16"/>
    <w:rsid w:val="00BC679D"/>
    <w:rsid w:val="00BC7B76"/>
    <w:rsid w:val="00BD354A"/>
    <w:rsid w:val="00BD3A09"/>
    <w:rsid w:val="00BD5704"/>
    <w:rsid w:val="00BD685D"/>
    <w:rsid w:val="00BD694D"/>
    <w:rsid w:val="00BD6F15"/>
    <w:rsid w:val="00BD7B88"/>
    <w:rsid w:val="00BE0786"/>
    <w:rsid w:val="00BE321C"/>
    <w:rsid w:val="00BE3282"/>
    <w:rsid w:val="00BE330A"/>
    <w:rsid w:val="00BE52C7"/>
    <w:rsid w:val="00BE57FD"/>
    <w:rsid w:val="00BE5A2E"/>
    <w:rsid w:val="00BE6490"/>
    <w:rsid w:val="00BE6B59"/>
    <w:rsid w:val="00BF02A6"/>
    <w:rsid w:val="00BF2653"/>
    <w:rsid w:val="00BF3270"/>
    <w:rsid w:val="00BF4DA2"/>
    <w:rsid w:val="00BF4F74"/>
    <w:rsid w:val="00BF6814"/>
    <w:rsid w:val="00BF683D"/>
    <w:rsid w:val="00C00ED6"/>
    <w:rsid w:val="00C010CC"/>
    <w:rsid w:val="00C02999"/>
    <w:rsid w:val="00C03038"/>
    <w:rsid w:val="00C0304A"/>
    <w:rsid w:val="00C032B6"/>
    <w:rsid w:val="00C039DD"/>
    <w:rsid w:val="00C072A1"/>
    <w:rsid w:val="00C10A61"/>
    <w:rsid w:val="00C10CAB"/>
    <w:rsid w:val="00C14B52"/>
    <w:rsid w:val="00C1581A"/>
    <w:rsid w:val="00C1596D"/>
    <w:rsid w:val="00C15EA3"/>
    <w:rsid w:val="00C17553"/>
    <w:rsid w:val="00C17735"/>
    <w:rsid w:val="00C177FF"/>
    <w:rsid w:val="00C20714"/>
    <w:rsid w:val="00C21D1A"/>
    <w:rsid w:val="00C224BA"/>
    <w:rsid w:val="00C22D18"/>
    <w:rsid w:val="00C23025"/>
    <w:rsid w:val="00C24470"/>
    <w:rsid w:val="00C3113B"/>
    <w:rsid w:val="00C31FE3"/>
    <w:rsid w:val="00C32459"/>
    <w:rsid w:val="00C336DD"/>
    <w:rsid w:val="00C34BCC"/>
    <w:rsid w:val="00C3628F"/>
    <w:rsid w:val="00C37390"/>
    <w:rsid w:val="00C37EEB"/>
    <w:rsid w:val="00C4083C"/>
    <w:rsid w:val="00C41029"/>
    <w:rsid w:val="00C41D98"/>
    <w:rsid w:val="00C421D6"/>
    <w:rsid w:val="00C42D67"/>
    <w:rsid w:val="00C45AD6"/>
    <w:rsid w:val="00C47BFE"/>
    <w:rsid w:val="00C50E13"/>
    <w:rsid w:val="00C513C3"/>
    <w:rsid w:val="00C520AB"/>
    <w:rsid w:val="00C53238"/>
    <w:rsid w:val="00C55426"/>
    <w:rsid w:val="00C557DD"/>
    <w:rsid w:val="00C57957"/>
    <w:rsid w:val="00C57E01"/>
    <w:rsid w:val="00C620F8"/>
    <w:rsid w:val="00C645DF"/>
    <w:rsid w:val="00C64666"/>
    <w:rsid w:val="00C657A3"/>
    <w:rsid w:val="00C65E38"/>
    <w:rsid w:val="00C675D2"/>
    <w:rsid w:val="00C67E08"/>
    <w:rsid w:val="00C72EA7"/>
    <w:rsid w:val="00C732FE"/>
    <w:rsid w:val="00C738EA"/>
    <w:rsid w:val="00C7420F"/>
    <w:rsid w:val="00C7458B"/>
    <w:rsid w:val="00C74F2D"/>
    <w:rsid w:val="00C7521B"/>
    <w:rsid w:val="00C76425"/>
    <w:rsid w:val="00C76E4B"/>
    <w:rsid w:val="00C76F6D"/>
    <w:rsid w:val="00C80BBF"/>
    <w:rsid w:val="00C80BC1"/>
    <w:rsid w:val="00C80CB3"/>
    <w:rsid w:val="00C825CC"/>
    <w:rsid w:val="00C829A5"/>
    <w:rsid w:val="00C8411A"/>
    <w:rsid w:val="00C869A1"/>
    <w:rsid w:val="00C87647"/>
    <w:rsid w:val="00C90D80"/>
    <w:rsid w:val="00C90E4B"/>
    <w:rsid w:val="00C91085"/>
    <w:rsid w:val="00C9245F"/>
    <w:rsid w:val="00C924B4"/>
    <w:rsid w:val="00C925F2"/>
    <w:rsid w:val="00C92D33"/>
    <w:rsid w:val="00C94593"/>
    <w:rsid w:val="00C9526B"/>
    <w:rsid w:val="00C966DC"/>
    <w:rsid w:val="00CA29FF"/>
    <w:rsid w:val="00CB03FD"/>
    <w:rsid w:val="00CB1383"/>
    <w:rsid w:val="00CB2099"/>
    <w:rsid w:val="00CB2B32"/>
    <w:rsid w:val="00CB3BDA"/>
    <w:rsid w:val="00CB7587"/>
    <w:rsid w:val="00CC00A1"/>
    <w:rsid w:val="00CC1EB9"/>
    <w:rsid w:val="00CC31C0"/>
    <w:rsid w:val="00CC67C7"/>
    <w:rsid w:val="00CD2691"/>
    <w:rsid w:val="00CD5D1D"/>
    <w:rsid w:val="00CD6CCE"/>
    <w:rsid w:val="00CE0E5F"/>
    <w:rsid w:val="00CE3895"/>
    <w:rsid w:val="00CE4263"/>
    <w:rsid w:val="00CF23B8"/>
    <w:rsid w:val="00CF2B02"/>
    <w:rsid w:val="00CF5850"/>
    <w:rsid w:val="00CF5E12"/>
    <w:rsid w:val="00CF5F80"/>
    <w:rsid w:val="00CF6C33"/>
    <w:rsid w:val="00D00C38"/>
    <w:rsid w:val="00D01D2B"/>
    <w:rsid w:val="00D029C8"/>
    <w:rsid w:val="00D04B08"/>
    <w:rsid w:val="00D04D2F"/>
    <w:rsid w:val="00D04F87"/>
    <w:rsid w:val="00D06A2B"/>
    <w:rsid w:val="00D111EE"/>
    <w:rsid w:val="00D11888"/>
    <w:rsid w:val="00D12145"/>
    <w:rsid w:val="00D13A20"/>
    <w:rsid w:val="00D16229"/>
    <w:rsid w:val="00D17FD2"/>
    <w:rsid w:val="00D20CC0"/>
    <w:rsid w:val="00D21765"/>
    <w:rsid w:val="00D21D4B"/>
    <w:rsid w:val="00D24B94"/>
    <w:rsid w:val="00D26892"/>
    <w:rsid w:val="00D31BFC"/>
    <w:rsid w:val="00D322B2"/>
    <w:rsid w:val="00D32B9B"/>
    <w:rsid w:val="00D339CB"/>
    <w:rsid w:val="00D347EC"/>
    <w:rsid w:val="00D351E1"/>
    <w:rsid w:val="00D35BC4"/>
    <w:rsid w:val="00D37DF9"/>
    <w:rsid w:val="00D41F7A"/>
    <w:rsid w:val="00D457F8"/>
    <w:rsid w:val="00D47179"/>
    <w:rsid w:val="00D47F60"/>
    <w:rsid w:val="00D505CC"/>
    <w:rsid w:val="00D50EA7"/>
    <w:rsid w:val="00D510AF"/>
    <w:rsid w:val="00D53A81"/>
    <w:rsid w:val="00D551A4"/>
    <w:rsid w:val="00D56706"/>
    <w:rsid w:val="00D62683"/>
    <w:rsid w:val="00D62716"/>
    <w:rsid w:val="00D63C53"/>
    <w:rsid w:val="00D647BC"/>
    <w:rsid w:val="00D64D6F"/>
    <w:rsid w:val="00D64FF1"/>
    <w:rsid w:val="00D65541"/>
    <w:rsid w:val="00D67A16"/>
    <w:rsid w:val="00D7000B"/>
    <w:rsid w:val="00D70394"/>
    <w:rsid w:val="00D704D2"/>
    <w:rsid w:val="00D72BB0"/>
    <w:rsid w:val="00D740FB"/>
    <w:rsid w:val="00D75016"/>
    <w:rsid w:val="00D7529B"/>
    <w:rsid w:val="00D752F5"/>
    <w:rsid w:val="00D75DFD"/>
    <w:rsid w:val="00D80345"/>
    <w:rsid w:val="00D81D76"/>
    <w:rsid w:val="00D867ED"/>
    <w:rsid w:val="00D86D9C"/>
    <w:rsid w:val="00D90024"/>
    <w:rsid w:val="00D91AEC"/>
    <w:rsid w:val="00D934F4"/>
    <w:rsid w:val="00D95BF5"/>
    <w:rsid w:val="00D96B45"/>
    <w:rsid w:val="00D96BAA"/>
    <w:rsid w:val="00D96C8E"/>
    <w:rsid w:val="00DA1254"/>
    <w:rsid w:val="00DA188A"/>
    <w:rsid w:val="00DA3536"/>
    <w:rsid w:val="00DA7327"/>
    <w:rsid w:val="00DB1C3A"/>
    <w:rsid w:val="00DB2657"/>
    <w:rsid w:val="00DB339A"/>
    <w:rsid w:val="00DB46C4"/>
    <w:rsid w:val="00DB52B6"/>
    <w:rsid w:val="00DB5866"/>
    <w:rsid w:val="00DB6047"/>
    <w:rsid w:val="00DC1DD8"/>
    <w:rsid w:val="00DC3072"/>
    <w:rsid w:val="00DC364C"/>
    <w:rsid w:val="00DC4452"/>
    <w:rsid w:val="00DC457A"/>
    <w:rsid w:val="00DC53E5"/>
    <w:rsid w:val="00DC54D0"/>
    <w:rsid w:val="00DC6341"/>
    <w:rsid w:val="00DC6DC7"/>
    <w:rsid w:val="00DD01C7"/>
    <w:rsid w:val="00DD3975"/>
    <w:rsid w:val="00DD4F1A"/>
    <w:rsid w:val="00DD6306"/>
    <w:rsid w:val="00DE130B"/>
    <w:rsid w:val="00DE14B8"/>
    <w:rsid w:val="00DE2866"/>
    <w:rsid w:val="00DE46DF"/>
    <w:rsid w:val="00DE5BE6"/>
    <w:rsid w:val="00DF1746"/>
    <w:rsid w:val="00DF21DD"/>
    <w:rsid w:val="00DF439B"/>
    <w:rsid w:val="00DF5F4A"/>
    <w:rsid w:val="00DF7EBD"/>
    <w:rsid w:val="00E0076C"/>
    <w:rsid w:val="00E008B9"/>
    <w:rsid w:val="00E012AB"/>
    <w:rsid w:val="00E057EE"/>
    <w:rsid w:val="00E07DDC"/>
    <w:rsid w:val="00E07FB2"/>
    <w:rsid w:val="00E104D8"/>
    <w:rsid w:val="00E11893"/>
    <w:rsid w:val="00E11909"/>
    <w:rsid w:val="00E11B7D"/>
    <w:rsid w:val="00E12DA5"/>
    <w:rsid w:val="00E12DC1"/>
    <w:rsid w:val="00E135B7"/>
    <w:rsid w:val="00E15C23"/>
    <w:rsid w:val="00E171C7"/>
    <w:rsid w:val="00E208DD"/>
    <w:rsid w:val="00E2362F"/>
    <w:rsid w:val="00E24701"/>
    <w:rsid w:val="00E24D6B"/>
    <w:rsid w:val="00E250E2"/>
    <w:rsid w:val="00E25A9D"/>
    <w:rsid w:val="00E27622"/>
    <w:rsid w:val="00E27E61"/>
    <w:rsid w:val="00E31189"/>
    <w:rsid w:val="00E312B3"/>
    <w:rsid w:val="00E32C5D"/>
    <w:rsid w:val="00E33D83"/>
    <w:rsid w:val="00E35BD9"/>
    <w:rsid w:val="00E368CD"/>
    <w:rsid w:val="00E3705C"/>
    <w:rsid w:val="00E402AB"/>
    <w:rsid w:val="00E40993"/>
    <w:rsid w:val="00E40E3C"/>
    <w:rsid w:val="00E4131C"/>
    <w:rsid w:val="00E41839"/>
    <w:rsid w:val="00E41B26"/>
    <w:rsid w:val="00E41FD7"/>
    <w:rsid w:val="00E423F1"/>
    <w:rsid w:val="00E43647"/>
    <w:rsid w:val="00E44FDE"/>
    <w:rsid w:val="00E4530F"/>
    <w:rsid w:val="00E4578E"/>
    <w:rsid w:val="00E50B12"/>
    <w:rsid w:val="00E5294F"/>
    <w:rsid w:val="00E53845"/>
    <w:rsid w:val="00E541DF"/>
    <w:rsid w:val="00E55833"/>
    <w:rsid w:val="00E56DAF"/>
    <w:rsid w:val="00E573CF"/>
    <w:rsid w:val="00E57D70"/>
    <w:rsid w:val="00E608FB"/>
    <w:rsid w:val="00E610D4"/>
    <w:rsid w:val="00E61FF7"/>
    <w:rsid w:val="00E623C6"/>
    <w:rsid w:val="00E64BF0"/>
    <w:rsid w:val="00E653D9"/>
    <w:rsid w:val="00E72D3A"/>
    <w:rsid w:val="00E73409"/>
    <w:rsid w:val="00E736F8"/>
    <w:rsid w:val="00E74DE9"/>
    <w:rsid w:val="00E752BD"/>
    <w:rsid w:val="00E756D0"/>
    <w:rsid w:val="00E756E7"/>
    <w:rsid w:val="00E77FC0"/>
    <w:rsid w:val="00E823EA"/>
    <w:rsid w:val="00E83499"/>
    <w:rsid w:val="00E84AC9"/>
    <w:rsid w:val="00E918D7"/>
    <w:rsid w:val="00E91E21"/>
    <w:rsid w:val="00EA246C"/>
    <w:rsid w:val="00EA47E7"/>
    <w:rsid w:val="00EA572F"/>
    <w:rsid w:val="00EA5F93"/>
    <w:rsid w:val="00EA5FD1"/>
    <w:rsid w:val="00EA6169"/>
    <w:rsid w:val="00EA7475"/>
    <w:rsid w:val="00EA79DF"/>
    <w:rsid w:val="00EA7AC2"/>
    <w:rsid w:val="00EB03DA"/>
    <w:rsid w:val="00EB0741"/>
    <w:rsid w:val="00EB0EB6"/>
    <w:rsid w:val="00EB1209"/>
    <w:rsid w:val="00EB13D4"/>
    <w:rsid w:val="00EB1B10"/>
    <w:rsid w:val="00EB2F43"/>
    <w:rsid w:val="00EB40C9"/>
    <w:rsid w:val="00EB4597"/>
    <w:rsid w:val="00EB6D4B"/>
    <w:rsid w:val="00EB7914"/>
    <w:rsid w:val="00EC0FB0"/>
    <w:rsid w:val="00EC1F53"/>
    <w:rsid w:val="00EC25F3"/>
    <w:rsid w:val="00EC2C44"/>
    <w:rsid w:val="00EC3D2E"/>
    <w:rsid w:val="00EC4CB2"/>
    <w:rsid w:val="00ED2603"/>
    <w:rsid w:val="00ED3742"/>
    <w:rsid w:val="00ED4C5D"/>
    <w:rsid w:val="00ED5A52"/>
    <w:rsid w:val="00ED79D2"/>
    <w:rsid w:val="00EE0CD1"/>
    <w:rsid w:val="00EE18DB"/>
    <w:rsid w:val="00EE2CC3"/>
    <w:rsid w:val="00EE371B"/>
    <w:rsid w:val="00EE4F13"/>
    <w:rsid w:val="00EE59F9"/>
    <w:rsid w:val="00EE6B79"/>
    <w:rsid w:val="00EE72DD"/>
    <w:rsid w:val="00EF2743"/>
    <w:rsid w:val="00EF2798"/>
    <w:rsid w:val="00EF5C17"/>
    <w:rsid w:val="00EF7E51"/>
    <w:rsid w:val="00F00CD0"/>
    <w:rsid w:val="00F01B75"/>
    <w:rsid w:val="00F01BFF"/>
    <w:rsid w:val="00F044E6"/>
    <w:rsid w:val="00F05C67"/>
    <w:rsid w:val="00F066B4"/>
    <w:rsid w:val="00F116F7"/>
    <w:rsid w:val="00F14CDA"/>
    <w:rsid w:val="00F14EA7"/>
    <w:rsid w:val="00F23275"/>
    <w:rsid w:val="00F23464"/>
    <w:rsid w:val="00F236A8"/>
    <w:rsid w:val="00F24F37"/>
    <w:rsid w:val="00F261BD"/>
    <w:rsid w:val="00F3015D"/>
    <w:rsid w:val="00F30E2F"/>
    <w:rsid w:val="00F312CB"/>
    <w:rsid w:val="00F3459F"/>
    <w:rsid w:val="00F36B86"/>
    <w:rsid w:val="00F36D19"/>
    <w:rsid w:val="00F372A8"/>
    <w:rsid w:val="00F37C66"/>
    <w:rsid w:val="00F40C59"/>
    <w:rsid w:val="00F42186"/>
    <w:rsid w:val="00F42EEE"/>
    <w:rsid w:val="00F43C52"/>
    <w:rsid w:val="00F43F88"/>
    <w:rsid w:val="00F46020"/>
    <w:rsid w:val="00F474E7"/>
    <w:rsid w:val="00F4799C"/>
    <w:rsid w:val="00F50926"/>
    <w:rsid w:val="00F52DFC"/>
    <w:rsid w:val="00F534CF"/>
    <w:rsid w:val="00F559AB"/>
    <w:rsid w:val="00F56B33"/>
    <w:rsid w:val="00F60015"/>
    <w:rsid w:val="00F61EA8"/>
    <w:rsid w:val="00F620D1"/>
    <w:rsid w:val="00F62A66"/>
    <w:rsid w:val="00F63B7B"/>
    <w:rsid w:val="00F646B0"/>
    <w:rsid w:val="00F64AE1"/>
    <w:rsid w:val="00F64DB3"/>
    <w:rsid w:val="00F65A12"/>
    <w:rsid w:val="00F705E8"/>
    <w:rsid w:val="00F712CB"/>
    <w:rsid w:val="00F724D7"/>
    <w:rsid w:val="00F72C2C"/>
    <w:rsid w:val="00F7343E"/>
    <w:rsid w:val="00F73D1E"/>
    <w:rsid w:val="00F754EC"/>
    <w:rsid w:val="00F76433"/>
    <w:rsid w:val="00F777F2"/>
    <w:rsid w:val="00F804A0"/>
    <w:rsid w:val="00F819B9"/>
    <w:rsid w:val="00F84AF5"/>
    <w:rsid w:val="00F84F32"/>
    <w:rsid w:val="00F86DCF"/>
    <w:rsid w:val="00F91731"/>
    <w:rsid w:val="00F92D36"/>
    <w:rsid w:val="00F96E89"/>
    <w:rsid w:val="00FA0E97"/>
    <w:rsid w:val="00FA1738"/>
    <w:rsid w:val="00FA2504"/>
    <w:rsid w:val="00FA306E"/>
    <w:rsid w:val="00FA31DA"/>
    <w:rsid w:val="00FA345D"/>
    <w:rsid w:val="00FA5B43"/>
    <w:rsid w:val="00FA5C60"/>
    <w:rsid w:val="00FB069B"/>
    <w:rsid w:val="00FB1331"/>
    <w:rsid w:val="00FB149F"/>
    <w:rsid w:val="00FB16BC"/>
    <w:rsid w:val="00FB1AD2"/>
    <w:rsid w:val="00FB2CCF"/>
    <w:rsid w:val="00FB36F7"/>
    <w:rsid w:val="00FB4098"/>
    <w:rsid w:val="00FB5598"/>
    <w:rsid w:val="00FB5954"/>
    <w:rsid w:val="00FB7682"/>
    <w:rsid w:val="00FB7BB9"/>
    <w:rsid w:val="00FC0302"/>
    <w:rsid w:val="00FC04AE"/>
    <w:rsid w:val="00FC2729"/>
    <w:rsid w:val="00FC33AA"/>
    <w:rsid w:val="00FC3F48"/>
    <w:rsid w:val="00FC6673"/>
    <w:rsid w:val="00FD10CB"/>
    <w:rsid w:val="00FD12A1"/>
    <w:rsid w:val="00FD4E7D"/>
    <w:rsid w:val="00FD5402"/>
    <w:rsid w:val="00FD635C"/>
    <w:rsid w:val="00FD7EAD"/>
    <w:rsid w:val="00FE370F"/>
    <w:rsid w:val="00FE5023"/>
    <w:rsid w:val="00FE587E"/>
    <w:rsid w:val="00FE6158"/>
    <w:rsid w:val="00FE6887"/>
    <w:rsid w:val="00FF0102"/>
    <w:rsid w:val="00FF041A"/>
    <w:rsid w:val="00FF21AB"/>
    <w:rsid w:val="00FF3D54"/>
    <w:rsid w:val="00FF4069"/>
    <w:rsid w:val="00FF5D17"/>
    <w:rsid w:val="00FF5F24"/>
    <w:rsid w:val="00FF6C79"/>
    <w:rsid w:val="00FF7B4F"/>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954A2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theme="minorBidi"/>
        <w:sz w:val="22"/>
        <w:szCs w:val="22"/>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56EB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5AD6"/>
    <w:rPr>
      <w:color w:val="0000FF" w:themeColor="hyperlink"/>
      <w:u w:val="single"/>
    </w:rPr>
  </w:style>
  <w:style w:type="paragraph" w:styleId="BalloonText">
    <w:name w:val="Balloon Text"/>
    <w:basedOn w:val="Normal"/>
    <w:link w:val="BalloonTextChar"/>
    <w:uiPriority w:val="99"/>
    <w:semiHidden/>
    <w:unhideWhenUsed/>
    <w:rsid w:val="003316D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16D7"/>
    <w:rPr>
      <w:rFonts w:ascii="Lucida Grande" w:hAnsi="Lucida Grande" w:cs="Lucida Grande"/>
      <w:sz w:val="18"/>
      <w:szCs w:val="18"/>
    </w:rPr>
  </w:style>
  <w:style w:type="character" w:customStyle="1" w:styleId="highlight">
    <w:name w:val="highlight"/>
    <w:basedOn w:val="DefaultParagraphFont"/>
    <w:rsid w:val="005E2EEF"/>
  </w:style>
  <w:style w:type="paragraph" w:customStyle="1" w:styleId="EndNoteBibliographyTitle">
    <w:name w:val="EndNote Bibliography Title"/>
    <w:basedOn w:val="Normal"/>
    <w:rsid w:val="00DC53E5"/>
    <w:pPr>
      <w:jc w:val="center"/>
    </w:pPr>
    <w:rPr>
      <w:rFonts w:cs="Arial"/>
    </w:rPr>
  </w:style>
  <w:style w:type="paragraph" w:customStyle="1" w:styleId="EndNoteBibliography">
    <w:name w:val="EndNote Bibliography"/>
    <w:basedOn w:val="Normal"/>
    <w:rsid w:val="00DC53E5"/>
    <w:rPr>
      <w:rFonts w:cs="Arial"/>
    </w:rPr>
  </w:style>
  <w:style w:type="character" w:customStyle="1" w:styleId="jrnl">
    <w:name w:val="jrnl"/>
    <w:basedOn w:val="DefaultParagraphFont"/>
    <w:rsid w:val="00961426"/>
  </w:style>
  <w:style w:type="character" w:styleId="CommentReference">
    <w:name w:val="annotation reference"/>
    <w:basedOn w:val="DefaultParagraphFont"/>
    <w:uiPriority w:val="99"/>
    <w:semiHidden/>
    <w:unhideWhenUsed/>
    <w:rsid w:val="00257570"/>
    <w:rPr>
      <w:sz w:val="18"/>
      <w:szCs w:val="18"/>
    </w:rPr>
  </w:style>
  <w:style w:type="paragraph" w:styleId="CommentText">
    <w:name w:val="annotation text"/>
    <w:basedOn w:val="Normal"/>
    <w:link w:val="CommentTextChar"/>
    <w:uiPriority w:val="99"/>
    <w:semiHidden/>
    <w:unhideWhenUsed/>
    <w:rsid w:val="00257570"/>
    <w:rPr>
      <w:sz w:val="24"/>
      <w:szCs w:val="24"/>
    </w:rPr>
  </w:style>
  <w:style w:type="character" w:customStyle="1" w:styleId="CommentTextChar">
    <w:name w:val="Comment Text Char"/>
    <w:basedOn w:val="DefaultParagraphFont"/>
    <w:link w:val="CommentText"/>
    <w:uiPriority w:val="99"/>
    <w:semiHidden/>
    <w:rsid w:val="00257570"/>
    <w:rPr>
      <w:sz w:val="24"/>
      <w:szCs w:val="24"/>
    </w:rPr>
  </w:style>
  <w:style w:type="paragraph" w:styleId="CommentSubject">
    <w:name w:val="annotation subject"/>
    <w:basedOn w:val="CommentText"/>
    <w:next w:val="CommentText"/>
    <w:link w:val="CommentSubjectChar"/>
    <w:uiPriority w:val="99"/>
    <w:semiHidden/>
    <w:unhideWhenUsed/>
    <w:rsid w:val="00257570"/>
    <w:rPr>
      <w:b/>
      <w:bCs/>
      <w:sz w:val="20"/>
      <w:szCs w:val="20"/>
    </w:rPr>
  </w:style>
  <w:style w:type="character" w:customStyle="1" w:styleId="CommentSubjectChar">
    <w:name w:val="Comment Subject Char"/>
    <w:basedOn w:val="CommentTextChar"/>
    <w:link w:val="CommentSubject"/>
    <w:uiPriority w:val="99"/>
    <w:semiHidden/>
    <w:rsid w:val="00257570"/>
    <w:rPr>
      <w:b/>
      <w:bCs/>
      <w:sz w:val="20"/>
      <w:szCs w:val="20"/>
    </w:rPr>
  </w:style>
  <w:style w:type="character" w:styleId="Emphasis">
    <w:name w:val="Emphasis"/>
    <w:basedOn w:val="DefaultParagraphFont"/>
    <w:uiPriority w:val="20"/>
    <w:qFormat/>
    <w:rsid w:val="0003512E"/>
    <w:rPr>
      <w:i/>
      <w:iCs/>
    </w:rPr>
  </w:style>
  <w:style w:type="paragraph" w:styleId="NormalWeb">
    <w:name w:val="Normal (Web)"/>
    <w:basedOn w:val="Normal"/>
    <w:uiPriority w:val="99"/>
    <w:semiHidden/>
    <w:unhideWhenUsed/>
    <w:rsid w:val="0003512E"/>
    <w:pPr>
      <w:spacing w:before="100" w:beforeAutospacing="1" w:after="100" w:afterAutospacing="1"/>
    </w:pPr>
    <w:rPr>
      <w:rFonts w:ascii="Times" w:hAnsi="Times" w:cs="Times New Roman"/>
      <w:sz w:val="20"/>
      <w:szCs w:val="20"/>
    </w:rPr>
  </w:style>
  <w:style w:type="character" w:customStyle="1" w:styleId="citedby">
    <w:name w:val="citedby_"/>
    <w:basedOn w:val="DefaultParagraphFont"/>
    <w:rsid w:val="0003512E"/>
  </w:style>
  <w:style w:type="paragraph" w:styleId="ListParagraph">
    <w:name w:val="List Paragraph"/>
    <w:basedOn w:val="Normal"/>
    <w:uiPriority w:val="34"/>
    <w:qFormat/>
    <w:rsid w:val="0003512E"/>
    <w:pPr>
      <w:ind w:left="720"/>
      <w:contextualSpacing/>
    </w:pPr>
  </w:style>
  <w:style w:type="character" w:styleId="HTMLCite">
    <w:name w:val="HTML Cite"/>
    <w:basedOn w:val="DefaultParagraphFont"/>
    <w:uiPriority w:val="99"/>
    <w:semiHidden/>
    <w:unhideWhenUsed/>
    <w:rsid w:val="00F52DFC"/>
    <w:rPr>
      <w:i/>
      <w:iCs/>
    </w:rPr>
  </w:style>
  <w:style w:type="character" w:customStyle="1" w:styleId="occurrence">
    <w:name w:val="occurrence"/>
    <w:basedOn w:val="DefaultParagraphFont"/>
    <w:rsid w:val="00F52DFC"/>
  </w:style>
  <w:style w:type="paragraph" w:customStyle="1" w:styleId="desc">
    <w:name w:val="desc"/>
    <w:basedOn w:val="Normal"/>
    <w:rsid w:val="007135AF"/>
    <w:pPr>
      <w:spacing w:before="100" w:beforeAutospacing="1" w:after="100" w:afterAutospacing="1"/>
    </w:pPr>
    <w:rPr>
      <w:rFonts w:ascii="Times" w:hAnsi="Times"/>
      <w:sz w:val="20"/>
      <w:szCs w:val="20"/>
    </w:rPr>
  </w:style>
  <w:style w:type="paragraph" w:customStyle="1" w:styleId="details">
    <w:name w:val="details"/>
    <w:basedOn w:val="Normal"/>
    <w:rsid w:val="007135AF"/>
    <w:pPr>
      <w:spacing w:before="100" w:beforeAutospacing="1" w:after="100" w:afterAutospacing="1"/>
    </w:pPr>
    <w:rPr>
      <w:rFonts w:ascii="Times" w:hAnsi="Times"/>
      <w:sz w:val="20"/>
      <w:szCs w:val="20"/>
    </w:rPr>
  </w:style>
  <w:style w:type="character" w:customStyle="1" w:styleId="mb">
    <w:name w:val="mb"/>
    <w:basedOn w:val="DefaultParagraphFont"/>
    <w:rsid w:val="00C92D33"/>
  </w:style>
  <w:style w:type="character" w:customStyle="1" w:styleId="smallcaps">
    <w:name w:val="smallcaps"/>
    <w:basedOn w:val="DefaultParagraphFont"/>
    <w:rsid w:val="00C92D33"/>
  </w:style>
  <w:style w:type="paragraph" w:customStyle="1" w:styleId="xmsonormal">
    <w:name w:val="x_msonormal"/>
    <w:basedOn w:val="Normal"/>
    <w:rsid w:val="00CF6C33"/>
    <w:pPr>
      <w:spacing w:before="100" w:beforeAutospacing="1" w:after="100" w:afterAutospacing="1"/>
    </w:pPr>
    <w:rPr>
      <w:rFonts w:ascii="Times" w:hAnsi="Times"/>
      <w:sz w:val="20"/>
      <w:szCs w:val="20"/>
    </w:rPr>
  </w:style>
  <w:style w:type="table" w:styleId="TableGrid">
    <w:name w:val="Table Grid"/>
    <w:basedOn w:val="TableNormal"/>
    <w:uiPriority w:val="59"/>
    <w:rsid w:val="00C825C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D3817"/>
    <w:pPr>
      <w:tabs>
        <w:tab w:val="center" w:pos="4320"/>
        <w:tab w:val="right" w:pos="8640"/>
      </w:tabs>
    </w:pPr>
  </w:style>
  <w:style w:type="character" w:customStyle="1" w:styleId="FooterChar">
    <w:name w:val="Footer Char"/>
    <w:basedOn w:val="DefaultParagraphFont"/>
    <w:link w:val="Footer"/>
    <w:uiPriority w:val="99"/>
    <w:rsid w:val="003D3817"/>
  </w:style>
  <w:style w:type="character" w:styleId="PageNumber">
    <w:name w:val="page number"/>
    <w:basedOn w:val="DefaultParagraphFont"/>
    <w:uiPriority w:val="99"/>
    <w:semiHidden/>
    <w:unhideWhenUsed/>
    <w:rsid w:val="003D3817"/>
  </w:style>
  <w:style w:type="character" w:customStyle="1" w:styleId="apple-converted-space">
    <w:name w:val="apple-converted-space"/>
    <w:basedOn w:val="DefaultParagraphFont"/>
    <w:rsid w:val="008B7F88"/>
  </w:style>
  <w:style w:type="paragraph" w:styleId="Revision">
    <w:name w:val="Revision"/>
    <w:hidden/>
    <w:uiPriority w:val="99"/>
    <w:semiHidden/>
    <w:rsid w:val="004A70E6"/>
  </w:style>
  <w:style w:type="character" w:styleId="FollowedHyperlink">
    <w:name w:val="FollowedHyperlink"/>
    <w:basedOn w:val="DefaultParagraphFont"/>
    <w:uiPriority w:val="99"/>
    <w:semiHidden/>
    <w:unhideWhenUsed/>
    <w:rsid w:val="00827D61"/>
    <w:rPr>
      <w:color w:val="800080" w:themeColor="followedHyperlink"/>
      <w:u w:val="single"/>
    </w:rPr>
  </w:style>
  <w:style w:type="paragraph" w:styleId="Header">
    <w:name w:val="header"/>
    <w:basedOn w:val="Normal"/>
    <w:link w:val="HeaderChar"/>
    <w:uiPriority w:val="99"/>
    <w:unhideWhenUsed/>
    <w:rsid w:val="00FB7682"/>
    <w:pPr>
      <w:tabs>
        <w:tab w:val="center" w:pos="4320"/>
        <w:tab w:val="right" w:pos="8640"/>
      </w:tabs>
    </w:pPr>
  </w:style>
  <w:style w:type="character" w:customStyle="1" w:styleId="HeaderChar">
    <w:name w:val="Header Char"/>
    <w:basedOn w:val="DefaultParagraphFont"/>
    <w:link w:val="Header"/>
    <w:uiPriority w:val="99"/>
    <w:rsid w:val="00FB76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845208">
      <w:bodyDiv w:val="1"/>
      <w:marLeft w:val="0"/>
      <w:marRight w:val="0"/>
      <w:marTop w:val="0"/>
      <w:marBottom w:val="0"/>
      <w:divBdr>
        <w:top w:val="none" w:sz="0" w:space="0" w:color="auto"/>
        <w:left w:val="none" w:sz="0" w:space="0" w:color="auto"/>
        <w:bottom w:val="none" w:sz="0" w:space="0" w:color="auto"/>
        <w:right w:val="none" w:sz="0" w:space="0" w:color="auto"/>
      </w:divBdr>
    </w:div>
    <w:div w:id="98716784">
      <w:bodyDiv w:val="1"/>
      <w:marLeft w:val="0"/>
      <w:marRight w:val="0"/>
      <w:marTop w:val="0"/>
      <w:marBottom w:val="0"/>
      <w:divBdr>
        <w:top w:val="none" w:sz="0" w:space="0" w:color="auto"/>
        <w:left w:val="none" w:sz="0" w:space="0" w:color="auto"/>
        <w:bottom w:val="none" w:sz="0" w:space="0" w:color="auto"/>
        <w:right w:val="none" w:sz="0" w:space="0" w:color="auto"/>
      </w:divBdr>
      <w:divsChild>
        <w:div w:id="802191193">
          <w:marLeft w:val="0"/>
          <w:marRight w:val="0"/>
          <w:marTop w:val="0"/>
          <w:marBottom w:val="0"/>
          <w:divBdr>
            <w:top w:val="none" w:sz="0" w:space="0" w:color="auto"/>
            <w:left w:val="none" w:sz="0" w:space="0" w:color="auto"/>
            <w:bottom w:val="none" w:sz="0" w:space="0" w:color="auto"/>
            <w:right w:val="none" w:sz="0" w:space="0" w:color="auto"/>
          </w:divBdr>
        </w:div>
        <w:div w:id="982658475">
          <w:marLeft w:val="0"/>
          <w:marRight w:val="0"/>
          <w:marTop w:val="0"/>
          <w:marBottom w:val="0"/>
          <w:divBdr>
            <w:top w:val="none" w:sz="0" w:space="0" w:color="auto"/>
            <w:left w:val="none" w:sz="0" w:space="0" w:color="auto"/>
            <w:bottom w:val="none" w:sz="0" w:space="0" w:color="auto"/>
            <w:right w:val="none" w:sz="0" w:space="0" w:color="auto"/>
          </w:divBdr>
        </w:div>
        <w:div w:id="1674870525">
          <w:marLeft w:val="0"/>
          <w:marRight w:val="0"/>
          <w:marTop w:val="0"/>
          <w:marBottom w:val="0"/>
          <w:divBdr>
            <w:top w:val="none" w:sz="0" w:space="0" w:color="auto"/>
            <w:left w:val="none" w:sz="0" w:space="0" w:color="auto"/>
            <w:bottom w:val="none" w:sz="0" w:space="0" w:color="auto"/>
            <w:right w:val="none" w:sz="0" w:space="0" w:color="auto"/>
          </w:divBdr>
        </w:div>
        <w:div w:id="1827819806">
          <w:marLeft w:val="0"/>
          <w:marRight w:val="0"/>
          <w:marTop w:val="0"/>
          <w:marBottom w:val="0"/>
          <w:divBdr>
            <w:top w:val="none" w:sz="0" w:space="0" w:color="auto"/>
            <w:left w:val="none" w:sz="0" w:space="0" w:color="auto"/>
            <w:bottom w:val="none" w:sz="0" w:space="0" w:color="auto"/>
            <w:right w:val="none" w:sz="0" w:space="0" w:color="auto"/>
          </w:divBdr>
        </w:div>
        <w:div w:id="2034184483">
          <w:marLeft w:val="0"/>
          <w:marRight w:val="0"/>
          <w:marTop w:val="0"/>
          <w:marBottom w:val="0"/>
          <w:divBdr>
            <w:top w:val="none" w:sz="0" w:space="0" w:color="auto"/>
            <w:left w:val="none" w:sz="0" w:space="0" w:color="auto"/>
            <w:bottom w:val="none" w:sz="0" w:space="0" w:color="auto"/>
            <w:right w:val="none" w:sz="0" w:space="0" w:color="auto"/>
          </w:divBdr>
        </w:div>
      </w:divsChild>
    </w:div>
    <w:div w:id="111216121">
      <w:bodyDiv w:val="1"/>
      <w:marLeft w:val="0"/>
      <w:marRight w:val="0"/>
      <w:marTop w:val="0"/>
      <w:marBottom w:val="0"/>
      <w:divBdr>
        <w:top w:val="none" w:sz="0" w:space="0" w:color="auto"/>
        <w:left w:val="none" w:sz="0" w:space="0" w:color="auto"/>
        <w:bottom w:val="none" w:sz="0" w:space="0" w:color="auto"/>
        <w:right w:val="none" w:sz="0" w:space="0" w:color="auto"/>
      </w:divBdr>
      <w:divsChild>
        <w:div w:id="67505765">
          <w:marLeft w:val="0"/>
          <w:marRight w:val="0"/>
          <w:marTop w:val="0"/>
          <w:marBottom w:val="0"/>
          <w:divBdr>
            <w:top w:val="none" w:sz="0" w:space="0" w:color="auto"/>
            <w:left w:val="none" w:sz="0" w:space="0" w:color="auto"/>
            <w:bottom w:val="none" w:sz="0" w:space="0" w:color="auto"/>
            <w:right w:val="none" w:sz="0" w:space="0" w:color="auto"/>
          </w:divBdr>
        </w:div>
        <w:div w:id="923997921">
          <w:marLeft w:val="0"/>
          <w:marRight w:val="0"/>
          <w:marTop w:val="0"/>
          <w:marBottom w:val="0"/>
          <w:divBdr>
            <w:top w:val="none" w:sz="0" w:space="0" w:color="auto"/>
            <w:left w:val="none" w:sz="0" w:space="0" w:color="auto"/>
            <w:bottom w:val="none" w:sz="0" w:space="0" w:color="auto"/>
            <w:right w:val="none" w:sz="0" w:space="0" w:color="auto"/>
          </w:divBdr>
        </w:div>
        <w:div w:id="1047293601">
          <w:marLeft w:val="0"/>
          <w:marRight w:val="0"/>
          <w:marTop w:val="0"/>
          <w:marBottom w:val="0"/>
          <w:divBdr>
            <w:top w:val="none" w:sz="0" w:space="0" w:color="auto"/>
            <w:left w:val="none" w:sz="0" w:space="0" w:color="auto"/>
            <w:bottom w:val="none" w:sz="0" w:space="0" w:color="auto"/>
            <w:right w:val="none" w:sz="0" w:space="0" w:color="auto"/>
          </w:divBdr>
        </w:div>
        <w:div w:id="993683214">
          <w:marLeft w:val="0"/>
          <w:marRight w:val="0"/>
          <w:marTop w:val="0"/>
          <w:marBottom w:val="0"/>
          <w:divBdr>
            <w:top w:val="none" w:sz="0" w:space="0" w:color="auto"/>
            <w:left w:val="none" w:sz="0" w:space="0" w:color="auto"/>
            <w:bottom w:val="none" w:sz="0" w:space="0" w:color="auto"/>
            <w:right w:val="none" w:sz="0" w:space="0" w:color="auto"/>
          </w:divBdr>
        </w:div>
        <w:div w:id="711227774">
          <w:marLeft w:val="0"/>
          <w:marRight w:val="0"/>
          <w:marTop w:val="0"/>
          <w:marBottom w:val="0"/>
          <w:divBdr>
            <w:top w:val="none" w:sz="0" w:space="0" w:color="auto"/>
            <w:left w:val="none" w:sz="0" w:space="0" w:color="auto"/>
            <w:bottom w:val="none" w:sz="0" w:space="0" w:color="auto"/>
            <w:right w:val="none" w:sz="0" w:space="0" w:color="auto"/>
          </w:divBdr>
        </w:div>
        <w:div w:id="2038656864">
          <w:marLeft w:val="0"/>
          <w:marRight w:val="0"/>
          <w:marTop w:val="0"/>
          <w:marBottom w:val="0"/>
          <w:divBdr>
            <w:top w:val="none" w:sz="0" w:space="0" w:color="auto"/>
            <w:left w:val="none" w:sz="0" w:space="0" w:color="auto"/>
            <w:bottom w:val="none" w:sz="0" w:space="0" w:color="auto"/>
            <w:right w:val="none" w:sz="0" w:space="0" w:color="auto"/>
          </w:divBdr>
        </w:div>
        <w:div w:id="1648247024">
          <w:marLeft w:val="0"/>
          <w:marRight w:val="0"/>
          <w:marTop w:val="0"/>
          <w:marBottom w:val="0"/>
          <w:divBdr>
            <w:top w:val="none" w:sz="0" w:space="0" w:color="auto"/>
            <w:left w:val="none" w:sz="0" w:space="0" w:color="auto"/>
            <w:bottom w:val="none" w:sz="0" w:space="0" w:color="auto"/>
            <w:right w:val="none" w:sz="0" w:space="0" w:color="auto"/>
          </w:divBdr>
        </w:div>
        <w:div w:id="1595361336">
          <w:marLeft w:val="0"/>
          <w:marRight w:val="0"/>
          <w:marTop w:val="0"/>
          <w:marBottom w:val="0"/>
          <w:divBdr>
            <w:top w:val="none" w:sz="0" w:space="0" w:color="auto"/>
            <w:left w:val="none" w:sz="0" w:space="0" w:color="auto"/>
            <w:bottom w:val="none" w:sz="0" w:space="0" w:color="auto"/>
            <w:right w:val="none" w:sz="0" w:space="0" w:color="auto"/>
          </w:divBdr>
        </w:div>
        <w:div w:id="469321767">
          <w:marLeft w:val="0"/>
          <w:marRight w:val="0"/>
          <w:marTop w:val="0"/>
          <w:marBottom w:val="0"/>
          <w:divBdr>
            <w:top w:val="none" w:sz="0" w:space="0" w:color="auto"/>
            <w:left w:val="none" w:sz="0" w:space="0" w:color="auto"/>
            <w:bottom w:val="none" w:sz="0" w:space="0" w:color="auto"/>
            <w:right w:val="none" w:sz="0" w:space="0" w:color="auto"/>
          </w:divBdr>
        </w:div>
        <w:div w:id="253512203">
          <w:marLeft w:val="0"/>
          <w:marRight w:val="0"/>
          <w:marTop w:val="0"/>
          <w:marBottom w:val="0"/>
          <w:divBdr>
            <w:top w:val="none" w:sz="0" w:space="0" w:color="auto"/>
            <w:left w:val="none" w:sz="0" w:space="0" w:color="auto"/>
            <w:bottom w:val="none" w:sz="0" w:space="0" w:color="auto"/>
            <w:right w:val="none" w:sz="0" w:space="0" w:color="auto"/>
          </w:divBdr>
        </w:div>
        <w:div w:id="833491059">
          <w:marLeft w:val="0"/>
          <w:marRight w:val="0"/>
          <w:marTop w:val="0"/>
          <w:marBottom w:val="0"/>
          <w:divBdr>
            <w:top w:val="none" w:sz="0" w:space="0" w:color="auto"/>
            <w:left w:val="none" w:sz="0" w:space="0" w:color="auto"/>
            <w:bottom w:val="none" w:sz="0" w:space="0" w:color="auto"/>
            <w:right w:val="none" w:sz="0" w:space="0" w:color="auto"/>
          </w:divBdr>
        </w:div>
        <w:div w:id="301497303">
          <w:marLeft w:val="0"/>
          <w:marRight w:val="0"/>
          <w:marTop w:val="0"/>
          <w:marBottom w:val="0"/>
          <w:divBdr>
            <w:top w:val="none" w:sz="0" w:space="0" w:color="auto"/>
            <w:left w:val="none" w:sz="0" w:space="0" w:color="auto"/>
            <w:bottom w:val="none" w:sz="0" w:space="0" w:color="auto"/>
            <w:right w:val="none" w:sz="0" w:space="0" w:color="auto"/>
          </w:divBdr>
        </w:div>
      </w:divsChild>
    </w:div>
    <w:div w:id="166748078">
      <w:bodyDiv w:val="1"/>
      <w:marLeft w:val="0"/>
      <w:marRight w:val="0"/>
      <w:marTop w:val="0"/>
      <w:marBottom w:val="0"/>
      <w:divBdr>
        <w:top w:val="none" w:sz="0" w:space="0" w:color="auto"/>
        <w:left w:val="none" w:sz="0" w:space="0" w:color="auto"/>
        <w:bottom w:val="none" w:sz="0" w:space="0" w:color="auto"/>
        <w:right w:val="none" w:sz="0" w:space="0" w:color="auto"/>
      </w:divBdr>
      <w:divsChild>
        <w:div w:id="12849111">
          <w:marLeft w:val="0"/>
          <w:marRight w:val="0"/>
          <w:marTop w:val="0"/>
          <w:marBottom w:val="0"/>
          <w:divBdr>
            <w:top w:val="none" w:sz="0" w:space="0" w:color="auto"/>
            <w:left w:val="none" w:sz="0" w:space="0" w:color="auto"/>
            <w:bottom w:val="none" w:sz="0" w:space="0" w:color="auto"/>
            <w:right w:val="none" w:sz="0" w:space="0" w:color="auto"/>
          </w:divBdr>
        </w:div>
        <w:div w:id="13918989">
          <w:marLeft w:val="0"/>
          <w:marRight w:val="0"/>
          <w:marTop w:val="0"/>
          <w:marBottom w:val="0"/>
          <w:divBdr>
            <w:top w:val="none" w:sz="0" w:space="0" w:color="auto"/>
            <w:left w:val="none" w:sz="0" w:space="0" w:color="auto"/>
            <w:bottom w:val="none" w:sz="0" w:space="0" w:color="auto"/>
            <w:right w:val="none" w:sz="0" w:space="0" w:color="auto"/>
          </w:divBdr>
        </w:div>
        <w:div w:id="949050788">
          <w:marLeft w:val="0"/>
          <w:marRight w:val="0"/>
          <w:marTop w:val="0"/>
          <w:marBottom w:val="0"/>
          <w:divBdr>
            <w:top w:val="none" w:sz="0" w:space="0" w:color="auto"/>
            <w:left w:val="none" w:sz="0" w:space="0" w:color="auto"/>
            <w:bottom w:val="none" w:sz="0" w:space="0" w:color="auto"/>
            <w:right w:val="none" w:sz="0" w:space="0" w:color="auto"/>
          </w:divBdr>
        </w:div>
      </w:divsChild>
    </w:div>
    <w:div w:id="199244683">
      <w:bodyDiv w:val="1"/>
      <w:marLeft w:val="0"/>
      <w:marRight w:val="0"/>
      <w:marTop w:val="0"/>
      <w:marBottom w:val="0"/>
      <w:divBdr>
        <w:top w:val="none" w:sz="0" w:space="0" w:color="auto"/>
        <w:left w:val="none" w:sz="0" w:space="0" w:color="auto"/>
        <w:bottom w:val="none" w:sz="0" w:space="0" w:color="auto"/>
        <w:right w:val="none" w:sz="0" w:space="0" w:color="auto"/>
      </w:divBdr>
    </w:div>
    <w:div w:id="308435963">
      <w:bodyDiv w:val="1"/>
      <w:marLeft w:val="0"/>
      <w:marRight w:val="0"/>
      <w:marTop w:val="0"/>
      <w:marBottom w:val="0"/>
      <w:divBdr>
        <w:top w:val="none" w:sz="0" w:space="0" w:color="auto"/>
        <w:left w:val="none" w:sz="0" w:space="0" w:color="auto"/>
        <w:bottom w:val="none" w:sz="0" w:space="0" w:color="auto"/>
        <w:right w:val="none" w:sz="0" w:space="0" w:color="auto"/>
      </w:divBdr>
      <w:divsChild>
        <w:div w:id="8235434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88777199">
              <w:marLeft w:val="0"/>
              <w:marRight w:val="0"/>
              <w:marTop w:val="0"/>
              <w:marBottom w:val="0"/>
              <w:divBdr>
                <w:top w:val="none" w:sz="0" w:space="0" w:color="auto"/>
                <w:left w:val="none" w:sz="0" w:space="0" w:color="auto"/>
                <w:bottom w:val="none" w:sz="0" w:space="0" w:color="auto"/>
                <w:right w:val="none" w:sz="0" w:space="0" w:color="auto"/>
              </w:divBdr>
              <w:divsChild>
                <w:div w:id="880023312">
                  <w:marLeft w:val="0"/>
                  <w:marRight w:val="0"/>
                  <w:marTop w:val="0"/>
                  <w:marBottom w:val="0"/>
                  <w:divBdr>
                    <w:top w:val="none" w:sz="0" w:space="0" w:color="auto"/>
                    <w:left w:val="none" w:sz="0" w:space="0" w:color="auto"/>
                    <w:bottom w:val="none" w:sz="0" w:space="0" w:color="auto"/>
                    <w:right w:val="none" w:sz="0" w:space="0" w:color="auto"/>
                  </w:divBdr>
                  <w:divsChild>
                    <w:div w:id="344286226">
                      <w:marLeft w:val="0"/>
                      <w:marRight w:val="0"/>
                      <w:marTop w:val="0"/>
                      <w:marBottom w:val="0"/>
                      <w:divBdr>
                        <w:top w:val="none" w:sz="0" w:space="0" w:color="auto"/>
                        <w:left w:val="none" w:sz="0" w:space="0" w:color="auto"/>
                        <w:bottom w:val="none" w:sz="0" w:space="0" w:color="auto"/>
                        <w:right w:val="none" w:sz="0" w:space="0" w:color="auto"/>
                      </w:divBdr>
                      <w:divsChild>
                        <w:div w:id="1997951145">
                          <w:marLeft w:val="0"/>
                          <w:marRight w:val="0"/>
                          <w:marTop w:val="0"/>
                          <w:marBottom w:val="0"/>
                          <w:divBdr>
                            <w:top w:val="none" w:sz="0" w:space="0" w:color="auto"/>
                            <w:left w:val="none" w:sz="0" w:space="0" w:color="auto"/>
                            <w:bottom w:val="none" w:sz="0" w:space="0" w:color="auto"/>
                            <w:right w:val="none" w:sz="0" w:space="0" w:color="auto"/>
                          </w:divBdr>
                          <w:divsChild>
                            <w:div w:id="379289255">
                              <w:marLeft w:val="0"/>
                              <w:marRight w:val="0"/>
                              <w:marTop w:val="0"/>
                              <w:marBottom w:val="0"/>
                              <w:divBdr>
                                <w:top w:val="none" w:sz="0" w:space="0" w:color="auto"/>
                                <w:left w:val="none" w:sz="0" w:space="0" w:color="auto"/>
                                <w:bottom w:val="none" w:sz="0" w:space="0" w:color="auto"/>
                                <w:right w:val="none" w:sz="0" w:space="0" w:color="auto"/>
                              </w:divBdr>
                              <w:divsChild>
                                <w:div w:id="299962046">
                                  <w:marLeft w:val="0"/>
                                  <w:marRight w:val="0"/>
                                  <w:marTop w:val="0"/>
                                  <w:marBottom w:val="0"/>
                                  <w:divBdr>
                                    <w:top w:val="none" w:sz="0" w:space="0" w:color="auto"/>
                                    <w:left w:val="none" w:sz="0" w:space="0" w:color="auto"/>
                                    <w:bottom w:val="none" w:sz="0" w:space="0" w:color="auto"/>
                                    <w:right w:val="none" w:sz="0" w:space="0" w:color="auto"/>
                                  </w:divBdr>
                                  <w:divsChild>
                                    <w:div w:id="135576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2483974">
      <w:bodyDiv w:val="1"/>
      <w:marLeft w:val="0"/>
      <w:marRight w:val="0"/>
      <w:marTop w:val="0"/>
      <w:marBottom w:val="0"/>
      <w:divBdr>
        <w:top w:val="none" w:sz="0" w:space="0" w:color="auto"/>
        <w:left w:val="none" w:sz="0" w:space="0" w:color="auto"/>
        <w:bottom w:val="none" w:sz="0" w:space="0" w:color="auto"/>
        <w:right w:val="none" w:sz="0" w:space="0" w:color="auto"/>
      </w:divBdr>
      <w:divsChild>
        <w:div w:id="483744341">
          <w:marLeft w:val="0"/>
          <w:marRight w:val="0"/>
          <w:marTop w:val="0"/>
          <w:marBottom w:val="0"/>
          <w:divBdr>
            <w:top w:val="none" w:sz="0" w:space="0" w:color="auto"/>
            <w:left w:val="none" w:sz="0" w:space="0" w:color="auto"/>
            <w:bottom w:val="none" w:sz="0" w:space="0" w:color="auto"/>
            <w:right w:val="none" w:sz="0" w:space="0" w:color="auto"/>
          </w:divBdr>
        </w:div>
        <w:div w:id="1238395889">
          <w:marLeft w:val="0"/>
          <w:marRight w:val="0"/>
          <w:marTop w:val="0"/>
          <w:marBottom w:val="0"/>
          <w:divBdr>
            <w:top w:val="none" w:sz="0" w:space="0" w:color="auto"/>
            <w:left w:val="none" w:sz="0" w:space="0" w:color="auto"/>
            <w:bottom w:val="none" w:sz="0" w:space="0" w:color="auto"/>
            <w:right w:val="none" w:sz="0" w:space="0" w:color="auto"/>
          </w:divBdr>
        </w:div>
        <w:div w:id="2060548773">
          <w:marLeft w:val="0"/>
          <w:marRight w:val="0"/>
          <w:marTop w:val="0"/>
          <w:marBottom w:val="0"/>
          <w:divBdr>
            <w:top w:val="none" w:sz="0" w:space="0" w:color="auto"/>
            <w:left w:val="none" w:sz="0" w:space="0" w:color="auto"/>
            <w:bottom w:val="none" w:sz="0" w:space="0" w:color="auto"/>
            <w:right w:val="none" w:sz="0" w:space="0" w:color="auto"/>
          </w:divBdr>
        </w:div>
      </w:divsChild>
    </w:div>
    <w:div w:id="403534531">
      <w:bodyDiv w:val="1"/>
      <w:marLeft w:val="0"/>
      <w:marRight w:val="0"/>
      <w:marTop w:val="0"/>
      <w:marBottom w:val="0"/>
      <w:divBdr>
        <w:top w:val="none" w:sz="0" w:space="0" w:color="auto"/>
        <w:left w:val="none" w:sz="0" w:space="0" w:color="auto"/>
        <w:bottom w:val="none" w:sz="0" w:space="0" w:color="auto"/>
        <w:right w:val="none" w:sz="0" w:space="0" w:color="auto"/>
      </w:divBdr>
    </w:div>
    <w:div w:id="417756101">
      <w:bodyDiv w:val="1"/>
      <w:marLeft w:val="0"/>
      <w:marRight w:val="0"/>
      <w:marTop w:val="0"/>
      <w:marBottom w:val="0"/>
      <w:divBdr>
        <w:top w:val="none" w:sz="0" w:space="0" w:color="auto"/>
        <w:left w:val="none" w:sz="0" w:space="0" w:color="auto"/>
        <w:bottom w:val="none" w:sz="0" w:space="0" w:color="auto"/>
        <w:right w:val="none" w:sz="0" w:space="0" w:color="auto"/>
      </w:divBdr>
    </w:div>
    <w:div w:id="444009611">
      <w:bodyDiv w:val="1"/>
      <w:marLeft w:val="0"/>
      <w:marRight w:val="0"/>
      <w:marTop w:val="0"/>
      <w:marBottom w:val="0"/>
      <w:divBdr>
        <w:top w:val="none" w:sz="0" w:space="0" w:color="auto"/>
        <w:left w:val="none" w:sz="0" w:space="0" w:color="auto"/>
        <w:bottom w:val="none" w:sz="0" w:space="0" w:color="auto"/>
        <w:right w:val="none" w:sz="0" w:space="0" w:color="auto"/>
      </w:divBdr>
      <w:divsChild>
        <w:div w:id="36246378">
          <w:marLeft w:val="0"/>
          <w:marRight w:val="0"/>
          <w:marTop w:val="0"/>
          <w:marBottom w:val="0"/>
          <w:divBdr>
            <w:top w:val="none" w:sz="0" w:space="0" w:color="auto"/>
            <w:left w:val="none" w:sz="0" w:space="0" w:color="auto"/>
            <w:bottom w:val="none" w:sz="0" w:space="0" w:color="auto"/>
            <w:right w:val="none" w:sz="0" w:space="0" w:color="auto"/>
          </w:divBdr>
        </w:div>
        <w:div w:id="659772957">
          <w:marLeft w:val="0"/>
          <w:marRight w:val="0"/>
          <w:marTop w:val="0"/>
          <w:marBottom w:val="0"/>
          <w:divBdr>
            <w:top w:val="none" w:sz="0" w:space="0" w:color="auto"/>
            <w:left w:val="none" w:sz="0" w:space="0" w:color="auto"/>
            <w:bottom w:val="none" w:sz="0" w:space="0" w:color="auto"/>
            <w:right w:val="none" w:sz="0" w:space="0" w:color="auto"/>
          </w:divBdr>
        </w:div>
        <w:div w:id="929318156">
          <w:marLeft w:val="0"/>
          <w:marRight w:val="0"/>
          <w:marTop w:val="0"/>
          <w:marBottom w:val="0"/>
          <w:divBdr>
            <w:top w:val="none" w:sz="0" w:space="0" w:color="auto"/>
            <w:left w:val="none" w:sz="0" w:space="0" w:color="auto"/>
            <w:bottom w:val="none" w:sz="0" w:space="0" w:color="auto"/>
            <w:right w:val="none" w:sz="0" w:space="0" w:color="auto"/>
          </w:divBdr>
        </w:div>
      </w:divsChild>
    </w:div>
    <w:div w:id="569997194">
      <w:bodyDiv w:val="1"/>
      <w:marLeft w:val="0"/>
      <w:marRight w:val="0"/>
      <w:marTop w:val="0"/>
      <w:marBottom w:val="0"/>
      <w:divBdr>
        <w:top w:val="none" w:sz="0" w:space="0" w:color="auto"/>
        <w:left w:val="none" w:sz="0" w:space="0" w:color="auto"/>
        <w:bottom w:val="none" w:sz="0" w:space="0" w:color="auto"/>
        <w:right w:val="none" w:sz="0" w:space="0" w:color="auto"/>
      </w:divBdr>
      <w:divsChild>
        <w:div w:id="1544249992">
          <w:marLeft w:val="0"/>
          <w:marRight w:val="0"/>
          <w:marTop w:val="0"/>
          <w:marBottom w:val="0"/>
          <w:divBdr>
            <w:top w:val="none" w:sz="0" w:space="0" w:color="auto"/>
            <w:left w:val="none" w:sz="0" w:space="0" w:color="auto"/>
            <w:bottom w:val="none" w:sz="0" w:space="0" w:color="auto"/>
            <w:right w:val="none" w:sz="0" w:space="0" w:color="auto"/>
          </w:divBdr>
          <w:divsChild>
            <w:div w:id="1899781329">
              <w:marLeft w:val="0"/>
              <w:marRight w:val="0"/>
              <w:marTop w:val="0"/>
              <w:marBottom w:val="0"/>
              <w:divBdr>
                <w:top w:val="none" w:sz="0" w:space="0" w:color="auto"/>
                <w:left w:val="none" w:sz="0" w:space="0" w:color="auto"/>
                <w:bottom w:val="none" w:sz="0" w:space="0" w:color="auto"/>
                <w:right w:val="none" w:sz="0" w:space="0" w:color="auto"/>
              </w:divBdr>
              <w:divsChild>
                <w:div w:id="1439175601">
                  <w:marLeft w:val="0"/>
                  <w:marRight w:val="0"/>
                  <w:marTop w:val="0"/>
                  <w:marBottom w:val="0"/>
                  <w:divBdr>
                    <w:top w:val="none" w:sz="0" w:space="0" w:color="auto"/>
                    <w:left w:val="none" w:sz="0" w:space="0" w:color="auto"/>
                    <w:bottom w:val="none" w:sz="0" w:space="0" w:color="auto"/>
                    <w:right w:val="none" w:sz="0" w:space="0" w:color="auto"/>
                  </w:divBdr>
                  <w:divsChild>
                    <w:div w:id="2130395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0431540">
      <w:bodyDiv w:val="1"/>
      <w:marLeft w:val="0"/>
      <w:marRight w:val="0"/>
      <w:marTop w:val="0"/>
      <w:marBottom w:val="0"/>
      <w:divBdr>
        <w:top w:val="none" w:sz="0" w:space="0" w:color="auto"/>
        <w:left w:val="none" w:sz="0" w:space="0" w:color="auto"/>
        <w:bottom w:val="none" w:sz="0" w:space="0" w:color="auto"/>
        <w:right w:val="none" w:sz="0" w:space="0" w:color="auto"/>
      </w:divBdr>
    </w:div>
    <w:div w:id="606274018">
      <w:bodyDiv w:val="1"/>
      <w:marLeft w:val="0"/>
      <w:marRight w:val="0"/>
      <w:marTop w:val="0"/>
      <w:marBottom w:val="0"/>
      <w:divBdr>
        <w:top w:val="none" w:sz="0" w:space="0" w:color="auto"/>
        <w:left w:val="none" w:sz="0" w:space="0" w:color="auto"/>
        <w:bottom w:val="none" w:sz="0" w:space="0" w:color="auto"/>
        <w:right w:val="none" w:sz="0" w:space="0" w:color="auto"/>
      </w:divBdr>
      <w:divsChild>
        <w:div w:id="71321719">
          <w:marLeft w:val="0"/>
          <w:marRight w:val="0"/>
          <w:marTop w:val="0"/>
          <w:marBottom w:val="0"/>
          <w:divBdr>
            <w:top w:val="none" w:sz="0" w:space="0" w:color="auto"/>
            <w:left w:val="none" w:sz="0" w:space="0" w:color="auto"/>
            <w:bottom w:val="none" w:sz="0" w:space="0" w:color="auto"/>
            <w:right w:val="none" w:sz="0" w:space="0" w:color="auto"/>
          </w:divBdr>
        </w:div>
      </w:divsChild>
    </w:div>
    <w:div w:id="630870003">
      <w:bodyDiv w:val="1"/>
      <w:marLeft w:val="0"/>
      <w:marRight w:val="0"/>
      <w:marTop w:val="0"/>
      <w:marBottom w:val="0"/>
      <w:divBdr>
        <w:top w:val="none" w:sz="0" w:space="0" w:color="auto"/>
        <w:left w:val="none" w:sz="0" w:space="0" w:color="auto"/>
        <w:bottom w:val="none" w:sz="0" w:space="0" w:color="auto"/>
        <w:right w:val="none" w:sz="0" w:space="0" w:color="auto"/>
      </w:divBdr>
    </w:div>
    <w:div w:id="669677467">
      <w:bodyDiv w:val="1"/>
      <w:marLeft w:val="0"/>
      <w:marRight w:val="0"/>
      <w:marTop w:val="0"/>
      <w:marBottom w:val="0"/>
      <w:divBdr>
        <w:top w:val="none" w:sz="0" w:space="0" w:color="auto"/>
        <w:left w:val="none" w:sz="0" w:space="0" w:color="auto"/>
        <w:bottom w:val="none" w:sz="0" w:space="0" w:color="auto"/>
        <w:right w:val="none" w:sz="0" w:space="0" w:color="auto"/>
      </w:divBdr>
    </w:div>
    <w:div w:id="913317620">
      <w:bodyDiv w:val="1"/>
      <w:marLeft w:val="0"/>
      <w:marRight w:val="0"/>
      <w:marTop w:val="0"/>
      <w:marBottom w:val="0"/>
      <w:divBdr>
        <w:top w:val="none" w:sz="0" w:space="0" w:color="auto"/>
        <w:left w:val="none" w:sz="0" w:space="0" w:color="auto"/>
        <w:bottom w:val="none" w:sz="0" w:space="0" w:color="auto"/>
        <w:right w:val="none" w:sz="0" w:space="0" w:color="auto"/>
      </w:divBdr>
    </w:div>
    <w:div w:id="1065254057">
      <w:bodyDiv w:val="1"/>
      <w:marLeft w:val="0"/>
      <w:marRight w:val="0"/>
      <w:marTop w:val="0"/>
      <w:marBottom w:val="0"/>
      <w:divBdr>
        <w:top w:val="none" w:sz="0" w:space="0" w:color="auto"/>
        <w:left w:val="none" w:sz="0" w:space="0" w:color="auto"/>
        <w:bottom w:val="none" w:sz="0" w:space="0" w:color="auto"/>
        <w:right w:val="none" w:sz="0" w:space="0" w:color="auto"/>
      </w:divBdr>
    </w:div>
    <w:div w:id="1135681447">
      <w:bodyDiv w:val="1"/>
      <w:marLeft w:val="0"/>
      <w:marRight w:val="0"/>
      <w:marTop w:val="0"/>
      <w:marBottom w:val="0"/>
      <w:divBdr>
        <w:top w:val="none" w:sz="0" w:space="0" w:color="auto"/>
        <w:left w:val="none" w:sz="0" w:space="0" w:color="auto"/>
        <w:bottom w:val="none" w:sz="0" w:space="0" w:color="auto"/>
        <w:right w:val="none" w:sz="0" w:space="0" w:color="auto"/>
      </w:divBdr>
    </w:div>
    <w:div w:id="1175143777">
      <w:bodyDiv w:val="1"/>
      <w:marLeft w:val="0"/>
      <w:marRight w:val="0"/>
      <w:marTop w:val="0"/>
      <w:marBottom w:val="0"/>
      <w:divBdr>
        <w:top w:val="none" w:sz="0" w:space="0" w:color="auto"/>
        <w:left w:val="none" w:sz="0" w:space="0" w:color="auto"/>
        <w:bottom w:val="none" w:sz="0" w:space="0" w:color="auto"/>
        <w:right w:val="none" w:sz="0" w:space="0" w:color="auto"/>
      </w:divBdr>
      <w:divsChild>
        <w:div w:id="189996766">
          <w:marLeft w:val="0"/>
          <w:marRight w:val="0"/>
          <w:marTop w:val="0"/>
          <w:marBottom w:val="0"/>
          <w:divBdr>
            <w:top w:val="none" w:sz="0" w:space="0" w:color="auto"/>
            <w:left w:val="none" w:sz="0" w:space="0" w:color="auto"/>
            <w:bottom w:val="none" w:sz="0" w:space="0" w:color="auto"/>
            <w:right w:val="none" w:sz="0" w:space="0" w:color="auto"/>
          </w:divBdr>
        </w:div>
        <w:div w:id="444808868">
          <w:marLeft w:val="0"/>
          <w:marRight w:val="0"/>
          <w:marTop w:val="0"/>
          <w:marBottom w:val="0"/>
          <w:divBdr>
            <w:top w:val="none" w:sz="0" w:space="0" w:color="auto"/>
            <w:left w:val="none" w:sz="0" w:space="0" w:color="auto"/>
            <w:bottom w:val="none" w:sz="0" w:space="0" w:color="auto"/>
            <w:right w:val="none" w:sz="0" w:space="0" w:color="auto"/>
          </w:divBdr>
        </w:div>
        <w:div w:id="1063521805">
          <w:marLeft w:val="0"/>
          <w:marRight w:val="0"/>
          <w:marTop w:val="0"/>
          <w:marBottom w:val="0"/>
          <w:divBdr>
            <w:top w:val="none" w:sz="0" w:space="0" w:color="auto"/>
            <w:left w:val="none" w:sz="0" w:space="0" w:color="auto"/>
            <w:bottom w:val="none" w:sz="0" w:space="0" w:color="auto"/>
            <w:right w:val="none" w:sz="0" w:space="0" w:color="auto"/>
          </w:divBdr>
        </w:div>
        <w:div w:id="1110079089">
          <w:marLeft w:val="0"/>
          <w:marRight w:val="0"/>
          <w:marTop w:val="0"/>
          <w:marBottom w:val="0"/>
          <w:divBdr>
            <w:top w:val="none" w:sz="0" w:space="0" w:color="auto"/>
            <w:left w:val="none" w:sz="0" w:space="0" w:color="auto"/>
            <w:bottom w:val="none" w:sz="0" w:space="0" w:color="auto"/>
            <w:right w:val="none" w:sz="0" w:space="0" w:color="auto"/>
          </w:divBdr>
        </w:div>
      </w:divsChild>
    </w:div>
    <w:div w:id="1178543195">
      <w:bodyDiv w:val="1"/>
      <w:marLeft w:val="0"/>
      <w:marRight w:val="0"/>
      <w:marTop w:val="0"/>
      <w:marBottom w:val="0"/>
      <w:divBdr>
        <w:top w:val="none" w:sz="0" w:space="0" w:color="auto"/>
        <w:left w:val="none" w:sz="0" w:space="0" w:color="auto"/>
        <w:bottom w:val="none" w:sz="0" w:space="0" w:color="auto"/>
        <w:right w:val="none" w:sz="0" w:space="0" w:color="auto"/>
      </w:divBdr>
    </w:div>
    <w:div w:id="1545172982">
      <w:bodyDiv w:val="1"/>
      <w:marLeft w:val="0"/>
      <w:marRight w:val="0"/>
      <w:marTop w:val="0"/>
      <w:marBottom w:val="0"/>
      <w:divBdr>
        <w:top w:val="none" w:sz="0" w:space="0" w:color="auto"/>
        <w:left w:val="none" w:sz="0" w:space="0" w:color="auto"/>
        <w:bottom w:val="none" w:sz="0" w:space="0" w:color="auto"/>
        <w:right w:val="none" w:sz="0" w:space="0" w:color="auto"/>
      </w:divBdr>
    </w:div>
    <w:div w:id="1545290992">
      <w:bodyDiv w:val="1"/>
      <w:marLeft w:val="0"/>
      <w:marRight w:val="0"/>
      <w:marTop w:val="0"/>
      <w:marBottom w:val="0"/>
      <w:divBdr>
        <w:top w:val="none" w:sz="0" w:space="0" w:color="auto"/>
        <w:left w:val="none" w:sz="0" w:space="0" w:color="auto"/>
        <w:bottom w:val="none" w:sz="0" w:space="0" w:color="auto"/>
        <w:right w:val="none" w:sz="0" w:space="0" w:color="auto"/>
      </w:divBdr>
      <w:divsChild>
        <w:div w:id="17792519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78435435">
              <w:marLeft w:val="0"/>
              <w:marRight w:val="0"/>
              <w:marTop w:val="0"/>
              <w:marBottom w:val="0"/>
              <w:divBdr>
                <w:top w:val="none" w:sz="0" w:space="0" w:color="auto"/>
                <w:left w:val="none" w:sz="0" w:space="0" w:color="auto"/>
                <w:bottom w:val="none" w:sz="0" w:space="0" w:color="auto"/>
                <w:right w:val="none" w:sz="0" w:space="0" w:color="auto"/>
              </w:divBdr>
              <w:divsChild>
                <w:div w:id="575360963">
                  <w:marLeft w:val="0"/>
                  <w:marRight w:val="0"/>
                  <w:marTop w:val="0"/>
                  <w:marBottom w:val="0"/>
                  <w:divBdr>
                    <w:top w:val="none" w:sz="0" w:space="0" w:color="auto"/>
                    <w:left w:val="none" w:sz="0" w:space="0" w:color="auto"/>
                    <w:bottom w:val="none" w:sz="0" w:space="0" w:color="auto"/>
                    <w:right w:val="none" w:sz="0" w:space="0" w:color="auto"/>
                  </w:divBdr>
                  <w:divsChild>
                    <w:div w:id="718237524">
                      <w:marLeft w:val="0"/>
                      <w:marRight w:val="0"/>
                      <w:marTop w:val="0"/>
                      <w:marBottom w:val="0"/>
                      <w:divBdr>
                        <w:top w:val="none" w:sz="0" w:space="0" w:color="auto"/>
                        <w:left w:val="none" w:sz="0" w:space="0" w:color="auto"/>
                        <w:bottom w:val="none" w:sz="0" w:space="0" w:color="auto"/>
                        <w:right w:val="none" w:sz="0" w:space="0" w:color="auto"/>
                      </w:divBdr>
                      <w:divsChild>
                        <w:div w:id="782961829">
                          <w:marLeft w:val="0"/>
                          <w:marRight w:val="0"/>
                          <w:marTop w:val="0"/>
                          <w:marBottom w:val="0"/>
                          <w:divBdr>
                            <w:top w:val="none" w:sz="0" w:space="0" w:color="auto"/>
                            <w:left w:val="none" w:sz="0" w:space="0" w:color="auto"/>
                            <w:bottom w:val="none" w:sz="0" w:space="0" w:color="auto"/>
                            <w:right w:val="none" w:sz="0" w:space="0" w:color="auto"/>
                          </w:divBdr>
                          <w:divsChild>
                            <w:div w:id="1710379242">
                              <w:marLeft w:val="0"/>
                              <w:marRight w:val="0"/>
                              <w:marTop w:val="0"/>
                              <w:marBottom w:val="0"/>
                              <w:divBdr>
                                <w:top w:val="none" w:sz="0" w:space="0" w:color="auto"/>
                                <w:left w:val="none" w:sz="0" w:space="0" w:color="auto"/>
                                <w:bottom w:val="none" w:sz="0" w:space="0" w:color="auto"/>
                                <w:right w:val="none" w:sz="0" w:space="0" w:color="auto"/>
                              </w:divBdr>
                              <w:divsChild>
                                <w:div w:id="2036345424">
                                  <w:marLeft w:val="0"/>
                                  <w:marRight w:val="0"/>
                                  <w:marTop w:val="0"/>
                                  <w:marBottom w:val="0"/>
                                  <w:divBdr>
                                    <w:top w:val="none" w:sz="0" w:space="0" w:color="auto"/>
                                    <w:left w:val="none" w:sz="0" w:space="0" w:color="auto"/>
                                    <w:bottom w:val="none" w:sz="0" w:space="0" w:color="auto"/>
                                    <w:right w:val="none" w:sz="0" w:space="0" w:color="auto"/>
                                  </w:divBdr>
                                  <w:divsChild>
                                    <w:div w:id="4937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1450283">
      <w:bodyDiv w:val="1"/>
      <w:marLeft w:val="0"/>
      <w:marRight w:val="0"/>
      <w:marTop w:val="0"/>
      <w:marBottom w:val="0"/>
      <w:divBdr>
        <w:top w:val="none" w:sz="0" w:space="0" w:color="auto"/>
        <w:left w:val="none" w:sz="0" w:space="0" w:color="auto"/>
        <w:bottom w:val="none" w:sz="0" w:space="0" w:color="auto"/>
        <w:right w:val="none" w:sz="0" w:space="0" w:color="auto"/>
      </w:divBdr>
      <w:divsChild>
        <w:div w:id="1585335137">
          <w:marLeft w:val="0"/>
          <w:marRight w:val="0"/>
          <w:marTop w:val="0"/>
          <w:marBottom w:val="0"/>
          <w:divBdr>
            <w:top w:val="none" w:sz="0" w:space="0" w:color="auto"/>
            <w:left w:val="none" w:sz="0" w:space="0" w:color="auto"/>
            <w:bottom w:val="none" w:sz="0" w:space="0" w:color="auto"/>
            <w:right w:val="none" w:sz="0" w:space="0" w:color="auto"/>
          </w:divBdr>
        </w:div>
        <w:div w:id="1975600909">
          <w:marLeft w:val="0"/>
          <w:marRight w:val="0"/>
          <w:marTop w:val="0"/>
          <w:marBottom w:val="0"/>
          <w:divBdr>
            <w:top w:val="none" w:sz="0" w:space="0" w:color="auto"/>
            <w:left w:val="none" w:sz="0" w:space="0" w:color="auto"/>
            <w:bottom w:val="none" w:sz="0" w:space="0" w:color="auto"/>
            <w:right w:val="none" w:sz="0" w:space="0" w:color="auto"/>
          </w:divBdr>
        </w:div>
      </w:divsChild>
    </w:div>
    <w:div w:id="1685934018">
      <w:bodyDiv w:val="1"/>
      <w:marLeft w:val="0"/>
      <w:marRight w:val="0"/>
      <w:marTop w:val="0"/>
      <w:marBottom w:val="0"/>
      <w:divBdr>
        <w:top w:val="none" w:sz="0" w:space="0" w:color="auto"/>
        <w:left w:val="none" w:sz="0" w:space="0" w:color="auto"/>
        <w:bottom w:val="none" w:sz="0" w:space="0" w:color="auto"/>
        <w:right w:val="none" w:sz="0" w:space="0" w:color="auto"/>
      </w:divBdr>
    </w:div>
    <w:div w:id="1688943514">
      <w:bodyDiv w:val="1"/>
      <w:marLeft w:val="0"/>
      <w:marRight w:val="0"/>
      <w:marTop w:val="0"/>
      <w:marBottom w:val="0"/>
      <w:divBdr>
        <w:top w:val="none" w:sz="0" w:space="0" w:color="auto"/>
        <w:left w:val="none" w:sz="0" w:space="0" w:color="auto"/>
        <w:bottom w:val="none" w:sz="0" w:space="0" w:color="auto"/>
        <w:right w:val="none" w:sz="0" w:space="0" w:color="auto"/>
      </w:divBdr>
    </w:div>
    <w:div w:id="1746679673">
      <w:bodyDiv w:val="1"/>
      <w:marLeft w:val="0"/>
      <w:marRight w:val="0"/>
      <w:marTop w:val="0"/>
      <w:marBottom w:val="0"/>
      <w:divBdr>
        <w:top w:val="none" w:sz="0" w:space="0" w:color="auto"/>
        <w:left w:val="none" w:sz="0" w:space="0" w:color="auto"/>
        <w:bottom w:val="none" w:sz="0" w:space="0" w:color="auto"/>
        <w:right w:val="none" w:sz="0" w:space="0" w:color="auto"/>
      </w:divBdr>
    </w:div>
    <w:div w:id="19230278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Pages>
  <Words>4707</Words>
  <Characters>26836</Characters>
  <Application>Microsoft Macintosh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WCMC</Company>
  <LinksUpToDate>false</LinksUpToDate>
  <CharactersWithSpaces>31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Rubin</dc:creator>
  <cp:lastModifiedBy>Mark</cp:lastModifiedBy>
  <cp:revision>3</cp:revision>
  <cp:lastPrinted>2017-02-24T13:15:00Z</cp:lastPrinted>
  <dcterms:created xsi:type="dcterms:W3CDTF">2017-06-07T08:02:00Z</dcterms:created>
  <dcterms:modified xsi:type="dcterms:W3CDTF">2017-06-07T08:21:00Z</dcterms:modified>
</cp:coreProperties>
</file>